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1344EB72" w14:textId="4ED0D6B3" w:rsidR="00111778" w:rsidRDefault="004D06C8">
          <w:pPr>
            <w:pStyle w:val="TOC1"/>
            <w:tabs>
              <w:tab w:val="left" w:pos="440"/>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9515254" w:history="1">
            <w:r w:rsidR="00111778" w:rsidRPr="00E315B0">
              <w:rPr>
                <w:rStyle w:val="Hyperlink"/>
                <w:noProof/>
              </w:rPr>
              <w:t>1</w:t>
            </w:r>
            <w:r w:rsidR="00111778">
              <w:rPr>
                <w:rFonts w:eastAsiaTheme="minorEastAsia" w:cstheme="minorBidi"/>
                <w:b w:val="0"/>
                <w:bCs w:val="0"/>
                <w:i w:val="0"/>
                <w:iCs w:val="0"/>
                <w:noProof/>
              </w:rPr>
              <w:tab/>
            </w:r>
            <w:r w:rsidR="00111778" w:rsidRPr="00E315B0">
              <w:rPr>
                <w:rStyle w:val="Hyperlink"/>
                <w:noProof/>
              </w:rPr>
              <w:t>Background</w:t>
            </w:r>
            <w:r w:rsidR="00111778">
              <w:rPr>
                <w:noProof/>
                <w:webHidden/>
              </w:rPr>
              <w:tab/>
            </w:r>
            <w:r w:rsidR="00111778">
              <w:rPr>
                <w:noProof/>
                <w:webHidden/>
              </w:rPr>
              <w:fldChar w:fldCharType="begin"/>
            </w:r>
            <w:r w:rsidR="00111778">
              <w:rPr>
                <w:noProof/>
                <w:webHidden/>
              </w:rPr>
              <w:instrText xml:space="preserve"> PAGEREF _Toc9515254 \h </w:instrText>
            </w:r>
            <w:r w:rsidR="00111778">
              <w:rPr>
                <w:noProof/>
                <w:webHidden/>
              </w:rPr>
            </w:r>
            <w:r w:rsidR="00111778">
              <w:rPr>
                <w:noProof/>
                <w:webHidden/>
              </w:rPr>
              <w:fldChar w:fldCharType="separate"/>
            </w:r>
            <w:r w:rsidR="00111778">
              <w:rPr>
                <w:noProof/>
                <w:webHidden/>
              </w:rPr>
              <w:t>1</w:t>
            </w:r>
            <w:r w:rsidR="00111778">
              <w:rPr>
                <w:noProof/>
                <w:webHidden/>
              </w:rPr>
              <w:fldChar w:fldCharType="end"/>
            </w:r>
          </w:hyperlink>
        </w:p>
        <w:p w14:paraId="560924BE" w14:textId="7E15969F" w:rsidR="00111778" w:rsidRDefault="00597409">
          <w:pPr>
            <w:pStyle w:val="TOC2"/>
            <w:tabs>
              <w:tab w:val="left" w:pos="880"/>
              <w:tab w:val="right" w:leader="dot" w:pos="9350"/>
            </w:tabs>
            <w:rPr>
              <w:rFonts w:eastAsiaTheme="minorEastAsia" w:cstheme="minorBidi"/>
              <w:b w:val="0"/>
              <w:bCs w:val="0"/>
              <w:noProof/>
              <w:sz w:val="24"/>
              <w:szCs w:val="24"/>
            </w:rPr>
          </w:pPr>
          <w:hyperlink w:anchor="_Toc9515255" w:history="1">
            <w:r w:rsidR="00111778" w:rsidRPr="00E315B0">
              <w:rPr>
                <w:rStyle w:val="Hyperlink"/>
                <w:noProof/>
              </w:rPr>
              <w:t>1.1</w:t>
            </w:r>
            <w:r w:rsidR="00111778">
              <w:rPr>
                <w:rFonts w:eastAsiaTheme="minorEastAsia" w:cstheme="minorBidi"/>
                <w:b w:val="0"/>
                <w:bCs w:val="0"/>
                <w:noProof/>
                <w:sz w:val="24"/>
                <w:szCs w:val="24"/>
              </w:rPr>
              <w:tab/>
            </w:r>
            <w:r w:rsidR="00111778" w:rsidRPr="00E315B0">
              <w:rPr>
                <w:rStyle w:val="Hyperlink"/>
                <w:noProof/>
              </w:rPr>
              <w:t>Running Cross-platform OpenDSS</w:t>
            </w:r>
            <w:r w:rsidR="00111778">
              <w:rPr>
                <w:noProof/>
                <w:webHidden/>
              </w:rPr>
              <w:tab/>
            </w:r>
            <w:r w:rsidR="00111778">
              <w:rPr>
                <w:noProof/>
                <w:webHidden/>
              </w:rPr>
              <w:fldChar w:fldCharType="begin"/>
            </w:r>
            <w:r w:rsidR="00111778">
              <w:rPr>
                <w:noProof/>
                <w:webHidden/>
              </w:rPr>
              <w:instrText xml:space="preserve"> PAGEREF _Toc9515255 \h </w:instrText>
            </w:r>
            <w:r w:rsidR="00111778">
              <w:rPr>
                <w:noProof/>
                <w:webHidden/>
              </w:rPr>
            </w:r>
            <w:r w:rsidR="00111778">
              <w:rPr>
                <w:noProof/>
                <w:webHidden/>
              </w:rPr>
              <w:fldChar w:fldCharType="separate"/>
            </w:r>
            <w:r w:rsidR="00111778">
              <w:rPr>
                <w:noProof/>
                <w:webHidden/>
              </w:rPr>
              <w:t>2</w:t>
            </w:r>
            <w:r w:rsidR="00111778">
              <w:rPr>
                <w:noProof/>
                <w:webHidden/>
              </w:rPr>
              <w:fldChar w:fldCharType="end"/>
            </w:r>
          </w:hyperlink>
        </w:p>
        <w:p w14:paraId="37D36CEF" w14:textId="4EFACCE7" w:rsidR="00111778" w:rsidRDefault="00597409">
          <w:pPr>
            <w:pStyle w:val="TOC2"/>
            <w:tabs>
              <w:tab w:val="left" w:pos="880"/>
              <w:tab w:val="right" w:leader="dot" w:pos="9350"/>
            </w:tabs>
            <w:rPr>
              <w:rFonts w:eastAsiaTheme="minorEastAsia" w:cstheme="minorBidi"/>
              <w:b w:val="0"/>
              <w:bCs w:val="0"/>
              <w:noProof/>
              <w:sz w:val="24"/>
              <w:szCs w:val="24"/>
            </w:rPr>
          </w:pPr>
          <w:hyperlink w:anchor="_Toc9515256" w:history="1">
            <w:r w:rsidR="00111778" w:rsidRPr="00E315B0">
              <w:rPr>
                <w:rStyle w:val="Hyperlink"/>
                <w:noProof/>
              </w:rPr>
              <w:t>1.2</w:t>
            </w:r>
            <w:r w:rsidR="00111778">
              <w:rPr>
                <w:rFonts w:eastAsiaTheme="minorEastAsia" w:cstheme="minorBidi"/>
                <w:b w:val="0"/>
                <w:bCs w:val="0"/>
                <w:noProof/>
                <w:sz w:val="24"/>
                <w:szCs w:val="24"/>
              </w:rPr>
              <w:tab/>
            </w:r>
            <w:r w:rsidR="00111778" w:rsidRPr="00E315B0">
              <w:rPr>
                <w:rStyle w:val="Hyperlink"/>
                <w:noProof/>
              </w:rPr>
              <w:t>Open Issues</w:t>
            </w:r>
            <w:r w:rsidR="00111778">
              <w:rPr>
                <w:noProof/>
                <w:webHidden/>
              </w:rPr>
              <w:tab/>
            </w:r>
            <w:r w:rsidR="00111778">
              <w:rPr>
                <w:noProof/>
                <w:webHidden/>
              </w:rPr>
              <w:fldChar w:fldCharType="begin"/>
            </w:r>
            <w:r w:rsidR="00111778">
              <w:rPr>
                <w:noProof/>
                <w:webHidden/>
              </w:rPr>
              <w:instrText xml:space="preserve"> PAGEREF _Toc9515256 \h </w:instrText>
            </w:r>
            <w:r w:rsidR="00111778">
              <w:rPr>
                <w:noProof/>
                <w:webHidden/>
              </w:rPr>
            </w:r>
            <w:r w:rsidR="00111778">
              <w:rPr>
                <w:noProof/>
                <w:webHidden/>
              </w:rPr>
              <w:fldChar w:fldCharType="separate"/>
            </w:r>
            <w:r w:rsidR="00111778">
              <w:rPr>
                <w:noProof/>
                <w:webHidden/>
              </w:rPr>
              <w:t>2</w:t>
            </w:r>
            <w:r w:rsidR="00111778">
              <w:rPr>
                <w:noProof/>
                <w:webHidden/>
              </w:rPr>
              <w:fldChar w:fldCharType="end"/>
            </w:r>
          </w:hyperlink>
        </w:p>
        <w:p w14:paraId="4506D37B" w14:textId="18F8E5A8" w:rsidR="00111778" w:rsidRDefault="00597409">
          <w:pPr>
            <w:pStyle w:val="TOC2"/>
            <w:tabs>
              <w:tab w:val="left" w:pos="880"/>
              <w:tab w:val="right" w:leader="dot" w:pos="9350"/>
            </w:tabs>
            <w:rPr>
              <w:rFonts w:eastAsiaTheme="minorEastAsia" w:cstheme="minorBidi"/>
              <w:b w:val="0"/>
              <w:bCs w:val="0"/>
              <w:noProof/>
              <w:sz w:val="24"/>
              <w:szCs w:val="24"/>
            </w:rPr>
          </w:pPr>
          <w:hyperlink w:anchor="_Toc9515257" w:history="1">
            <w:r w:rsidR="00111778" w:rsidRPr="00E315B0">
              <w:rPr>
                <w:rStyle w:val="Hyperlink"/>
                <w:noProof/>
              </w:rPr>
              <w:t>1.3</w:t>
            </w:r>
            <w:r w:rsidR="00111778">
              <w:rPr>
                <w:rFonts w:eastAsiaTheme="minorEastAsia" w:cstheme="minorBidi"/>
                <w:b w:val="0"/>
                <w:bCs w:val="0"/>
                <w:noProof/>
                <w:sz w:val="24"/>
                <w:szCs w:val="24"/>
              </w:rPr>
              <w:tab/>
            </w:r>
            <w:r w:rsidR="00111778" w:rsidRPr="00E315B0">
              <w:rPr>
                <w:rStyle w:val="Hyperlink"/>
                <w:noProof/>
              </w:rPr>
              <w:t>Code Repositories</w:t>
            </w:r>
            <w:r w:rsidR="00111778">
              <w:rPr>
                <w:noProof/>
                <w:webHidden/>
              </w:rPr>
              <w:tab/>
            </w:r>
            <w:r w:rsidR="00111778">
              <w:rPr>
                <w:noProof/>
                <w:webHidden/>
              </w:rPr>
              <w:fldChar w:fldCharType="begin"/>
            </w:r>
            <w:r w:rsidR="00111778">
              <w:rPr>
                <w:noProof/>
                <w:webHidden/>
              </w:rPr>
              <w:instrText xml:space="preserve"> PAGEREF _Toc9515257 \h </w:instrText>
            </w:r>
            <w:r w:rsidR="00111778">
              <w:rPr>
                <w:noProof/>
                <w:webHidden/>
              </w:rPr>
            </w:r>
            <w:r w:rsidR="00111778">
              <w:rPr>
                <w:noProof/>
                <w:webHidden/>
              </w:rPr>
              <w:fldChar w:fldCharType="separate"/>
            </w:r>
            <w:r w:rsidR="00111778">
              <w:rPr>
                <w:noProof/>
                <w:webHidden/>
              </w:rPr>
              <w:t>2</w:t>
            </w:r>
            <w:r w:rsidR="00111778">
              <w:rPr>
                <w:noProof/>
                <w:webHidden/>
              </w:rPr>
              <w:fldChar w:fldCharType="end"/>
            </w:r>
          </w:hyperlink>
        </w:p>
        <w:p w14:paraId="31EBFA8A" w14:textId="3911EC11" w:rsidR="00111778" w:rsidRDefault="00597409">
          <w:pPr>
            <w:pStyle w:val="TOC1"/>
            <w:tabs>
              <w:tab w:val="left" w:pos="440"/>
              <w:tab w:val="right" w:leader="dot" w:pos="9350"/>
            </w:tabs>
            <w:rPr>
              <w:rFonts w:eastAsiaTheme="minorEastAsia" w:cstheme="minorBidi"/>
              <w:b w:val="0"/>
              <w:bCs w:val="0"/>
              <w:i w:val="0"/>
              <w:iCs w:val="0"/>
              <w:noProof/>
            </w:rPr>
          </w:pPr>
          <w:hyperlink w:anchor="_Toc9515258" w:history="1">
            <w:r w:rsidR="00111778" w:rsidRPr="00E315B0">
              <w:rPr>
                <w:rStyle w:val="Hyperlink"/>
                <w:noProof/>
              </w:rPr>
              <w:t>2</w:t>
            </w:r>
            <w:r w:rsidR="00111778">
              <w:rPr>
                <w:rFonts w:eastAsiaTheme="minorEastAsia" w:cstheme="minorBidi"/>
                <w:b w:val="0"/>
                <w:bCs w:val="0"/>
                <w:i w:val="0"/>
                <w:iCs w:val="0"/>
                <w:noProof/>
              </w:rPr>
              <w:tab/>
            </w:r>
            <w:r w:rsidR="00111778" w:rsidRPr="00E315B0">
              <w:rPr>
                <w:rStyle w:val="Hyperlink"/>
                <w:noProof/>
              </w:rPr>
              <w:t>Streamlined Build Instructions</w:t>
            </w:r>
            <w:r w:rsidR="00111778">
              <w:rPr>
                <w:noProof/>
                <w:webHidden/>
              </w:rPr>
              <w:tab/>
            </w:r>
            <w:r w:rsidR="00111778">
              <w:rPr>
                <w:noProof/>
                <w:webHidden/>
              </w:rPr>
              <w:fldChar w:fldCharType="begin"/>
            </w:r>
            <w:r w:rsidR="00111778">
              <w:rPr>
                <w:noProof/>
                <w:webHidden/>
              </w:rPr>
              <w:instrText xml:space="preserve"> PAGEREF _Toc9515258 \h </w:instrText>
            </w:r>
            <w:r w:rsidR="00111778">
              <w:rPr>
                <w:noProof/>
                <w:webHidden/>
              </w:rPr>
            </w:r>
            <w:r w:rsidR="00111778">
              <w:rPr>
                <w:noProof/>
                <w:webHidden/>
              </w:rPr>
              <w:fldChar w:fldCharType="separate"/>
            </w:r>
            <w:r w:rsidR="00111778">
              <w:rPr>
                <w:noProof/>
                <w:webHidden/>
              </w:rPr>
              <w:t>2</w:t>
            </w:r>
            <w:r w:rsidR="00111778">
              <w:rPr>
                <w:noProof/>
                <w:webHidden/>
              </w:rPr>
              <w:fldChar w:fldCharType="end"/>
            </w:r>
          </w:hyperlink>
        </w:p>
        <w:p w14:paraId="44F74657" w14:textId="75829FF5" w:rsidR="00111778" w:rsidRDefault="00597409">
          <w:pPr>
            <w:pStyle w:val="TOC2"/>
            <w:tabs>
              <w:tab w:val="left" w:pos="880"/>
              <w:tab w:val="right" w:leader="dot" w:pos="9350"/>
            </w:tabs>
            <w:rPr>
              <w:rFonts w:eastAsiaTheme="minorEastAsia" w:cstheme="minorBidi"/>
              <w:b w:val="0"/>
              <w:bCs w:val="0"/>
              <w:noProof/>
              <w:sz w:val="24"/>
              <w:szCs w:val="24"/>
            </w:rPr>
          </w:pPr>
          <w:hyperlink w:anchor="_Toc9515259" w:history="1">
            <w:r w:rsidR="00111778" w:rsidRPr="00E315B0">
              <w:rPr>
                <w:rStyle w:val="Hyperlink"/>
                <w:noProof/>
              </w:rPr>
              <w:t>2.1</w:t>
            </w:r>
            <w:r w:rsidR="00111778">
              <w:rPr>
                <w:rFonts w:eastAsiaTheme="minorEastAsia" w:cstheme="minorBidi"/>
                <w:b w:val="0"/>
                <w:bCs w:val="0"/>
                <w:noProof/>
                <w:sz w:val="24"/>
                <w:szCs w:val="24"/>
              </w:rPr>
              <w:tab/>
            </w:r>
            <w:r w:rsidR="00111778" w:rsidRPr="00E315B0">
              <w:rPr>
                <w:rStyle w:val="Hyperlink"/>
                <w:noProof/>
              </w:rPr>
              <w:t>Prerequisite: GridLAB-D and FNCS are Built</w:t>
            </w:r>
            <w:r w:rsidR="00111778">
              <w:rPr>
                <w:noProof/>
                <w:webHidden/>
              </w:rPr>
              <w:tab/>
            </w:r>
            <w:r w:rsidR="00111778">
              <w:rPr>
                <w:noProof/>
                <w:webHidden/>
              </w:rPr>
              <w:fldChar w:fldCharType="begin"/>
            </w:r>
            <w:r w:rsidR="00111778">
              <w:rPr>
                <w:noProof/>
                <w:webHidden/>
              </w:rPr>
              <w:instrText xml:space="preserve"> PAGEREF _Toc9515259 \h </w:instrText>
            </w:r>
            <w:r w:rsidR="00111778">
              <w:rPr>
                <w:noProof/>
                <w:webHidden/>
              </w:rPr>
            </w:r>
            <w:r w:rsidR="00111778">
              <w:rPr>
                <w:noProof/>
                <w:webHidden/>
              </w:rPr>
              <w:fldChar w:fldCharType="separate"/>
            </w:r>
            <w:r w:rsidR="00111778">
              <w:rPr>
                <w:noProof/>
                <w:webHidden/>
              </w:rPr>
              <w:t>2</w:t>
            </w:r>
            <w:r w:rsidR="00111778">
              <w:rPr>
                <w:noProof/>
                <w:webHidden/>
              </w:rPr>
              <w:fldChar w:fldCharType="end"/>
            </w:r>
          </w:hyperlink>
        </w:p>
        <w:p w14:paraId="5D525903" w14:textId="0C32E16F" w:rsidR="00111778" w:rsidRDefault="00597409">
          <w:pPr>
            <w:pStyle w:val="TOC2"/>
            <w:tabs>
              <w:tab w:val="left" w:pos="880"/>
              <w:tab w:val="right" w:leader="dot" w:pos="9350"/>
            </w:tabs>
            <w:rPr>
              <w:rFonts w:eastAsiaTheme="minorEastAsia" w:cstheme="minorBidi"/>
              <w:b w:val="0"/>
              <w:bCs w:val="0"/>
              <w:noProof/>
              <w:sz w:val="24"/>
              <w:szCs w:val="24"/>
            </w:rPr>
          </w:pPr>
          <w:hyperlink w:anchor="_Toc9515260" w:history="1">
            <w:r w:rsidR="00111778" w:rsidRPr="00E315B0">
              <w:rPr>
                <w:rStyle w:val="Hyperlink"/>
                <w:noProof/>
              </w:rPr>
              <w:t>2.2</w:t>
            </w:r>
            <w:r w:rsidR="00111778">
              <w:rPr>
                <w:rFonts w:eastAsiaTheme="minorEastAsia" w:cstheme="minorBidi"/>
                <w:b w:val="0"/>
                <w:bCs w:val="0"/>
                <w:noProof/>
                <w:sz w:val="24"/>
                <w:szCs w:val="24"/>
              </w:rPr>
              <w:tab/>
            </w:r>
            <w:r w:rsidR="00111778" w:rsidRPr="00E315B0">
              <w:rPr>
                <w:rStyle w:val="Hyperlink"/>
                <w:noProof/>
              </w:rPr>
              <w:t>Using Lazarus instead of FPC from the Command Line</w:t>
            </w:r>
            <w:r w:rsidR="00111778">
              <w:rPr>
                <w:noProof/>
                <w:webHidden/>
              </w:rPr>
              <w:tab/>
            </w:r>
            <w:r w:rsidR="00111778">
              <w:rPr>
                <w:noProof/>
                <w:webHidden/>
              </w:rPr>
              <w:fldChar w:fldCharType="begin"/>
            </w:r>
            <w:r w:rsidR="00111778">
              <w:rPr>
                <w:noProof/>
                <w:webHidden/>
              </w:rPr>
              <w:instrText xml:space="preserve"> PAGEREF _Toc9515260 \h </w:instrText>
            </w:r>
            <w:r w:rsidR="00111778">
              <w:rPr>
                <w:noProof/>
                <w:webHidden/>
              </w:rPr>
            </w:r>
            <w:r w:rsidR="00111778">
              <w:rPr>
                <w:noProof/>
                <w:webHidden/>
              </w:rPr>
              <w:fldChar w:fldCharType="separate"/>
            </w:r>
            <w:r w:rsidR="00111778">
              <w:rPr>
                <w:noProof/>
                <w:webHidden/>
              </w:rPr>
              <w:t>4</w:t>
            </w:r>
            <w:r w:rsidR="00111778">
              <w:rPr>
                <w:noProof/>
                <w:webHidden/>
              </w:rPr>
              <w:fldChar w:fldCharType="end"/>
            </w:r>
          </w:hyperlink>
        </w:p>
        <w:p w14:paraId="3B2DA706" w14:textId="2C09CE0F" w:rsidR="00111778" w:rsidRDefault="00597409">
          <w:pPr>
            <w:pStyle w:val="TOC2"/>
            <w:tabs>
              <w:tab w:val="left" w:pos="880"/>
              <w:tab w:val="right" w:leader="dot" w:pos="9350"/>
            </w:tabs>
            <w:rPr>
              <w:rFonts w:eastAsiaTheme="minorEastAsia" w:cstheme="minorBidi"/>
              <w:b w:val="0"/>
              <w:bCs w:val="0"/>
              <w:noProof/>
              <w:sz w:val="24"/>
              <w:szCs w:val="24"/>
            </w:rPr>
          </w:pPr>
          <w:hyperlink w:anchor="_Toc9515261" w:history="1">
            <w:r w:rsidR="00111778" w:rsidRPr="00E315B0">
              <w:rPr>
                <w:rStyle w:val="Hyperlink"/>
                <w:noProof/>
              </w:rPr>
              <w:t>2.3</w:t>
            </w:r>
            <w:r w:rsidR="00111778">
              <w:rPr>
                <w:rFonts w:eastAsiaTheme="minorEastAsia" w:cstheme="minorBidi"/>
                <w:b w:val="0"/>
                <w:bCs w:val="0"/>
                <w:noProof/>
                <w:sz w:val="24"/>
                <w:szCs w:val="24"/>
              </w:rPr>
              <w:tab/>
            </w:r>
            <w:r w:rsidR="00111778" w:rsidRPr="00E315B0">
              <w:rPr>
                <w:rStyle w:val="Hyperlink"/>
                <w:noProof/>
              </w:rPr>
              <w:t>Preliminary Steps for MSYS on Windows; not building GridLAB-D</w:t>
            </w:r>
            <w:r w:rsidR="00111778">
              <w:rPr>
                <w:noProof/>
                <w:webHidden/>
              </w:rPr>
              <w:tab/>
            </w:r>
            <w:r w:rsidR="00111778">
              <w:rPr>
                <w:noProof/>
                <w:webHidden/>
              </w:rPr>
              <w:fldChar w:fldCharType="begin"/>
            </w:r>
            <w:r w:rsidR="00111778">
              <w:rPr>
                <w:noProof/>
                <w:webHidden/>
              </w:rPr>
              <w:instrText xml:space="preserve"> PAGEREF _Toc9515261 \h </w:instrText>
            </w:r>
            <w:r w:rsidR="00111778">
              <w:rPr>
                <w:noProof/>
                <w:webHidden/>
              </w:rPr>
            </w:r>
            <w:r w:rsidR="00111778">
              <w:rPr>
                <w:noProof/>
                <w:webHidden/>
              </w:rPr>
              <w:fldChar w:fldCharType="separate"/>
            </w:r>
            <w:r w:rsidR="00111778">
              <w:rPr>
                <w:noProof/>
                <w:webHidden/>
              </w:rPr>
              <w:t>5</w:t>
            </w:r>
            <w:r w:rsidR="00111778">
              <w:rPr>
                <w:noProof/>
                <w:webHidden/>
              </w:rPr>
              <w:fldChar w:fldCharType="end"/>
            </w:r>
          </w:hyperlink>
        </w:p>
        <w:p w14:paraId="616D7056" w14:textId="2D8252B6" w:rsidR="00111778" w:rsidRDefault="00597409">
          <w:pPr>
            <w:pStyle w:val="TOC2"/>
            <w:tabs>
              <w:tab w:val="left" w:pos="880"/>
              <w:tab w:val="right" w:leader="dot" w:pos="9350"/>
            </w:tabs>
            <w:rPr>
              <w:rFonts w:eastAsiaTheme="minorEastAsia" w:cstheme="minorBidi"/>
              <w:b w:val="0"/>
              <w:bCs w:val="0"/>
              <w:noProof/>
              <w:sz w:val="24"/>
              <w:szCs w:val="24"/>
            </w:rPr>
          </w:pPr>
          <w:hyperlink w:anchor="_Toc9515262" w:history="1">
            <w:r w:rsidR="00111778" w:rsidRPr="00E315B0">
              <w:rPr>
                <w:rStyle w:val="Hyperlink"/>
                <w:noProof/>
              </w:rPr>
              <w:t>2.4</w:t>
            </w:r>
            <w:r w:rsidR="00111778">
              <w:rPr>
                <w:rFonts w:eastAsiaTheme="minorEastAsia" w:cstheme="minorBidi"/>
                <w:b w:val="0"/>
                <w:bCs w:val="0"/>
                <w:noProof/>
                <w:sz w:val="24"/>
                <w:szCs w:val="24"/>
              </w:rPr>
              <w:tab/>
            </w:r>
            <w:r w:rsidR="00111778" w:rsidRPr="00E315B0">
              <w:rPr>
                <w:rStyle w:val="Hyperlink"/>
                <w:noProof/>
              </w:rPr>
              <w:t>Other OpenDSS Development Branches</w:t>
            </w:r>
            <w:r w:rsidR="00111778">
              <w:rPr>
                <w:noProof/>
                <w:webHidden/>
              </w:rPr>
              <w:tab/>
            </w:r>
            <w:r w:rsidR="00111778">
              <w:rPr>
                <w:noProof/>
                <w:webHidden/>
              </w:rPr>
              <w:fldChar w:fldCharType="begin"/>
            </w:r>
            <w:r w:rsidR="00111778">
              <w:rPr>
                <w:noProof/>
                <w:webHidden/>
              </w:rPr>
              <w:instrText xml:space="preserve"> PAGEREF _Toc9515262 \h </w:instrText>
            </w:r>
            <w:r w:rsidR="00111778">
              <w:rPr>
                <w:noProof/>
                <w:webHidden/>
              </w:rPr>
            </w:r>
            <w:r w:rsidR="00111778">
              <w:rPr>
                <w:noProof/>
                <w:webHidden/>
              </w:rPr>
              <w:fldChar w:fldCharType="separate"/>
            </w:r>
            <w:r w:rsidR="00111778">
              <w:rPr>
                <w:noProof/>
                <w:webHidden/>
              </w:rPr>
              <w:t>5</w:t>
            </w:r>
            <w:r w:rsidR="00111778">
              <w:rPr>
                <w:noProof/>
                <w:webHidden/>
              </w:rPr>
              <w:fldChar w:fldCharType="end"/>
            </w:r>
          </w:hyperlink>
        </w:p>
        <w:p w14:paraId="3E7B874E" w14:textId="2A32EDDB" w:rsidR="00111778" w:rsidRDefault="00597409">
          <w:pPr>
            <w:pStyle w:val="TOC1"/>
            <w:tabs>
              <w:tab w:val="left" w:pos="440"/>
              <w:tab w:val="right" w:leader="dot" w:pos="9350"/>
            </w:tabs>
            <w:rPr>
              <w:rFonts w:eastAsiaTheme="minorEastAsia" w:cstheme="minorBidi"/>
              <w:b w:val="0"/>
              <w:bCs w:val="0"/>
              <w:i w:val="0"/>
              <w:iCs w:val="0"/>
              <w:noProof/>
            </w:rPr>
          </w:pPr>
          <w:hyperlink w:anchor="_Toc9515263" w:history="1">
            <w:r w:rsidR="00111778" w:rsidRPr="00E315B0">
              <w:rPr>
                <w:rStyle w:val="Hyperlink"/>
                <w:noProof/>
              </w:rPr>
              <w:t>3</w:t>
            </w:r>
            <w:r w:rsidR="00111778">
              <w:rPr>
                <w:rFonts w:eastAsiaTheme="minorEastAsia" w:cstheme="minorBidi"/>
                <w:b w:val="0"/>
                <w:bCs w:val="0"/>
                <w:i w:val="0"/>
                <w:iCs w:val="0"/>
                <w:noProof/>
              </w:rPr>
              <w:tab/>
            </w:r>
            <w:r w:rsidR="00111778" w:rsidRPr="00E315B0">
              <w:rPr>
                <w:rStyle w:val="Hyperlink"/>
                <w:noProof/>
              </w:rPr>
              <w:t>FNCS Example for OpenDSS</w:t>
            </w:r>
            <w:r w:rsidR="00111778">
              <w:rPr>
                <w:noProof/>
                <w:webHidden/>
              </w:rPr>
              <w:tab/>
            </w:r>
            <w:r w:rsidR="00111778">
              <w:rPr>
                <w:noProof/>
                <w:webHidden/>
              </w:rPr>
              <w:fldChar w:fldCharType="begin"/>
            </w:r>
            <w:r w:rsidR="00111778">
              <w:rPr>
                <w:noProof/>
                <w:webHidden/>
              </w:rPr>
              <w:instrText xml:space="preserve"> PAGEREF _Toc9515263 \h </w:instrText>
            </w:r>
            <w:r w:rsidR="00111778">
              <w:rPr>
                <w:noProof/>
                <w:webHidden/>
              </w:rPr>
            </w:r>
            <w:r w:rsidR="00111778">
              <w:rPr>
                <w:noProof/>
                <w:webHidden/>
              </w:rPr>
              <w:fldChar w:fldCharType="separate"/>
            </w:r>
            <w:r w:rsidR="00111778">
              <w:rPr>
                <w:noProof/>
                <w:webHidden/>
              </w:rPr>
              <w:t>6</w:t>
            </w:r>
            <w:r w:rsidR="00111778">
              <w:rPr>
                <w:noProof/>
                <w:webHidden/>
              </w:rPr>
              <w:fldChar w:fldCharType="end"/>
            </w:r>
          </w:hyperlink>
        </w:p>
        <w:p w14:paraId="419B2BB9" w14:textId="6C04E7FE" w:rsidR="004D06C8" w:rsidRDefault="004D06C8">
          <w:r>
            <w:rPr>
              <w:b/>
              <w:bCs/>
              <w:noProof/>
            </w:rPr>
            <w:fldChar w:fldCharType="end"/>
          </w:r>
        </w:p>
      </w:sdtContent>
    </w:sdt>
    <w:p w14:paraId="32B1A498" w14:textId="0B5CD7A5" w:rsidR="004D06C8" w:rsidRDefault="004D06C8" w:rsidP="004D06C8">
      <w:pPr>
        <w:pStyle w:val="Heading1"/>
      </w:pPr>
      <w:bookmarkStart w:id="0" w:name="_Toc9515254"/>
      <w:r>
        <w:t>Background</w:t>
      </w:r>
      <w:bookmarkEnd w:id="0"/>
    </w:p>
    <w:p w14:paraId="1F194CB0" w14:textId="345BF1F4" w:rsidR="007D23BE" w:rsidRDefault="00271307">
      <w:r>
        <w:t>OpenDSS</w:t>
      </w:r>
      <w:r w:rsidR="003967DE">
        <w:t xml:space="preserve"> is a distribution system simulator that is generally comparable to GridLAB-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 xml:space="preserve">.04 and Mac OS X </w:t>
      </w:r>
      <w:r w:rsidR="00A61196">
        <w:t xml:space="preserve">High </w:t>
      </w:r>
      <w:r w:rsidR="007D23BE">
        <w:t>Sierra.</w:t>
      </w:r>
    </w:p>
    <w:p w14:paraId="206EAEF8" w14:textId="1A00C87E" w:rsidR="0096345C" w:rsidRDefault="00FC7705">
      <w:r>
        <w:t>OpenDSS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GCC, it’s then possible to build OpenDSS with </w:t>
      </w:r>
      <w:r w:rsidR="0055732F">
        <w:t>Free Pascal (FPC)</w:t>
      </w:r>
      <w:r w:rsidR="007D23BE">
        <w:t xml:space="preserve"> 3.0</w:t>
      </w:r>
      <w:r w:rsidR="001B53C3">
        <w:t>.4</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OpenDSS.</w:t>
      </w:r>
    </w:p>
    <w:p w14:paraId="4B9CE86E" w14:textId="3CBDD7E7" w:rsidR="00775933" w:rsidRDefault="00775933">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OpenDSS called by Python and/or Julia. </w:t>
      </w:r>
      <w:r w:rsidR="000C2826">
        <w:t>On the other hand, PNNL is</w:t>
      </w:r>
      <w:r>
        <w:t xml:space="preserve"> implement</w:t>
      </w:r>
      <w:r w:rsidR="000C2826">
        <w:t>ing</w:t>
      </w:r>
      <w:r>
        <w:t xml:space="preserve"> a FNCS interface</w:t>
      </w:r>
      <w:r w:rsidR="00425260">
        <w:t xml:space="preserve"> and command-line history</w:t>
      </w:r>
      <w:r>
        <w:t xml:space="preserve"> only for the cross-platform versio</w:t>
      </w:r>
      <w:r w:rsidR="000C2826">
        <w:t xml:space="preserve">n. However, both versions </w:t>
      </w:r>
      <w:r>
        <w:t>maintain the same core modeling and analysis functions.</w:t>
      </w:r>
    </w:p>
    <w:p w14:paraId="1DC2562D" w14:textId="77777777" w:rsidR="007D23BE" w:rsidRPr="007D23BE" w:rsidRDefault="00625AFE" w:rsidP="007D23BE">
      <w:pPr>
        <w:pStyle w:val="EndNoteBibliography"/>
        <w:ind w:left="720" w:hanging="720"/>
        <w:rPr>
          <w:noProof/>
        </w:rPr>
      </w:pPr>
      <w:r>
        <w:fldChar w:fldCharType="begin"/>
      </w:r>
      <w:r>
        <w:instrText xml:space="preserve"> ADDIN EN.REFLIST </w:instrText>
      </w:r>
      <w:r>
        <w:fldChar w:fldCharType="separate"/>
      </w:r>
      <w:r w:rsidR="007D23BE" w:rsidRPr="007D23BE">
        <w:rPr>
          <w:noProof/>
        </w:rPr>
        <w:t>[1]</w:t>
      </w:r>
      <w:r w:rsidR="007D23BE" w:rsidRPr="007D23BE">
        <w:rPr>
          <w:noProof/>
        </w:rPr>
        <w:tab/>
        <w:t xml:space="preserve">R. C. Dugan and T. E. McDermott, "An open source platform for collaborating on smart grid research," in </w:t>
      </w:r>
      <w:r w:rsidR="007D23BE" w:rsidRPr="007D23BE">
        <w:rPr>
          <w:i/>
          <w:noProof/>
        </w:rPr>
        <w:t>Power and Energy Society General Meeting, 2011 IEEE</w:t>
      </w:r>
      <w:r w:rsidR="007D23BE" w:rsidRPr="007D23BE">
        <w:rPr>
          <w:noProof/>
        </w:rPr>
        <w:t>, 2011, pp. 1-7.</w:t>
      </w:r>
    </w:p>
    <w:p w14:paraId="05A1B573" w14:textId="334DAC70" w:rsidR="00FF1383" w:rsidRDefault="00625AFE" w:rsidP="00775933">
      <w:pPr>
        <w:pStyle w:val="Heading2"/>
      </w:pPr>
      <w:r>
        <w:lastRenderedPageBreak/>
        <w:fldChar w:fldCharType="end"/>
      </w:r>
      <w:bookmarkStart w:id="1" w:name="_Toc9515255"/>
      <w:r w:rsidR="00DB6371">
        <w:t>Running Cross-platform OpenDSS</w:t>
      </w:r>
      <w:bookmarkEnd w:id="1"/>
    </w:p>
    <w:p w14:paraId="686800CA" w14:textId="3C2E1A22"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any OpenDSS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OpenDSS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OpenDSS commands in </w:t>
      </w:r>
      <w:proofErr w:type="spellStart"/>
      <w:r>
        <w:t>filename.dss</w:t>
      </w:r>
      <w:proofErr w:type="spellEnd"/>
      <w:r>
        <w:t>, and then enters a FNCS time step loop.</w:t>
      </w:r>
    </w:p>
    <w:p w14:paraId="1E834D1C" w14:textId="32D8C359" w:rsidR="00990C59" w:rsidRDefault="00AB78D2" w:rsidP="00775933">
      <w:pPr>
        <w:pStyle w:val="Heading2"/>
      </w:pPr>
      <w:bookmarkStart w:id="2" w:name="_Toc9515256"/>
      <w:r>
        <w:t>Open Issues</w:t>
      </w:r>
      <w:bookmarkEnd w:id="2"/>
    </w:p>
    <w:p w14:paraId="4D6A931E" w14:textId="77777777" w:rsidR="005C071F" w:rsidRDefault="005C071F" w:rsidP="003E57DF">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have become case-sensitive.  They need to be made case-insensitive.</w:t>
      </w:r>
    </w:p>
    <w:p w14:paraId="15F92BE7" w14:textId="77777777" w:rsidR="00BB56BA" w:rsidRDefault="00977CE3" w:rsidP="00775933">
      <w:pPr>
        <w:pStyle w:val="Heading2"/>
      </w:pPr>
      <w:bookmarkStart w:id="3" w:name="_Toc9515257"/>
      <w:r>
        <w:t>Code Repositories</w:t>
      </w:r>
      <w:bookmarkEnd w:id="3"/>
    </w:p>
    <w:p w14:paraId="1315EDED" w14:textId="29497E7B" w:rsidR="00977CE3" w:rsidRDefault="00977CE3" w:rsidP="00BB56BA">
      <w:r>
        <w:t xml:space="preserve">The source code is under version control at </w:t>
      </w:r>
      <w:proofErr w:type="spellStart"/>
      <w:r>
        <w:t>SourceForge</w:t>
      </w:r>
      <w:proofErr w:type="spellEnd"/>
      <w:r w:rsidR="00FC114D">
        <w:t xml:space="preserve"> and GitHub</w:t>
      </w:r>
      <w:r>
        <w:t xml:space="preserve">. The code repositories </w:t>
      </w:r>
      <w:r w:rsidR="005D54BF">
        <w:t xml:space="preserve">for OpenDSS, the sparse matrix solver and the command-line history </w:t>
      </w:r>
      <w:r>
        <w:t>are at:</w:t>
      </w:r>
    </w:p>
    <w:p w14:paraId="2BFF239D" w14:textId="77777777" w:rsidR="00A968FD" w:rsidRDefault="00597409" w:rsidP="00A968FD">
      <w:pPr>
        <w:pStyle w:val="ListParagraph"/>
        <w:numPr>
          <w:ilvl w:val="0"/>
          <w:numId w:val="8"/>
        </w:numPr>
      </w:pPr>
      <w:hyperlink r:id="rId9" w:history="1">
        <w:r w:rsidR="00A968FD" w:rsidRPr="003F10C1">
          <w:rPr>
            <w:rStyle w:val="Hyperlink"/>
          </w:rPr>
          <w:t>https://github.com/pnnl/linenoise-ng.git</w:t>
        </w:r>
      </w:hyperlink>
      <w:r w:rsidR="00A968FD">
        <w:t xml:space="preserve"> </w:t>
      </w:r>
    </w:p>
    <w:p w14:paraId="21D036C9" w14:textId="77777777" w:rsidR="00977CE3" w:rsidRDefault="00597409" w:rsidP="00977CE3">
      <w:pPr>
        <w:pStyle w:val="ListParagraph"/>
        <w:numPr>
          <w:ilvl w:val="0"/>
          <w:numId w:val="8"/>
        </w:numPr>
      </w:pPr>
      <w:hyperlink r:id="rId10" w:history="1">
        <w:r w:rsidR="00977CE3" w:rsidRPr="003A3B6C">
          <w:rPr>
            <w:rStyle w:val="Hyperlink"/>
          </w:rPr>
          <w:t>https://sourceforge.net/projects/klusolve/</w:t>
        </w:r>
      </w:hyperlink>
      <w:r w:rsidR="00977CE3">
        <w:t xml:space="preserve"> </w:t>
      </w:r>
    </w:p>
    <w:p w14:paraId="4BD27EE2" w14:textId="77777777" w:rsidR="00977CE3" w:rsidRDefault="00597409" w:rsidP="00977CE3">
      <w:pPr>
        <w:pStyle w:val="ListParagraph"/>
        <w:numPr>
          <w:ilvl w:val="0"/>
          <w:numId w:val="8"/>
        </w:numPr>
      </w:pPr>
      <w:hyperlink r:id="rId11" w:history="1">
        <w:r w:rsidR="00977CE3" w:rsidRPr="003A3B6C">
          <w:rPr>
            <w:rStyle w:val="Hyperlink"/>
          </w:rPr>
          <w:t>https://sourceforge.net/projects/electricdss/</w:t>
        </w:r>
      </w:hyperlink>
      <w:r w:rsidR="00977CE3">
        <w:t xml:space="preserve"> </w:t>
      </w:r>
    </w:p>
    <w:p w14:paraId="27FEC26D" w14:textId="13DF611A" w:rsidR="006773A1" w:rsidRDefault="006773A1" w:rsidP="006773A1">
      <w:r>
        <w:t xml:space="preserve">It’s assumed that all three repositories will be cloned under a common location, such as </w:t>
      </w:r>
      <w:r w:rsidRPr="006773A1">
        <w:rPr>
          <w:b/>
          <w:i/>
        </w:rPr>
        <w:t>~/</w:t>
      </w:r>
      <w:proofErr w:type="spellStart"/>
      <w:r w:rsidRPr="006773A1">
        <w:rPr>
          <w:b/>
          <w:i/>
        </w:rPr>
        <w:t>src</w:t>
      </w:r>
      <w:proofErr w:type="spellEnd"/>
    </w:p>
    <w:p w14:paraId="5A109CA5" w14:textId="45790FC5" w:rsidR="0055732F" w:rsidRDefault="00664028" w:rsidP="004D06C8">
      <w:pPr>
        <w:pStyle w:val="Heading1"/>
      </w:pPr>
      <w:bookmarkStart w:id="4" w:name="_Toc9515258"/>
      <w:r>
        <w:t>Streamlined</w:t>
      </w:r>
      <w:r w:rsidR="0055732F">
        <w:t xml:space="preserve"> Build Instructions</w:t>
      </w:r>
      <w:bookmarkEnd w:id="4"/>
    </w:p>
    <w:p w14:paraId="4A565D14" w14:textId="671CAE44" w:rsidR="0055732F" w:rsidRDefault="00DA24CD" w:rsidP="00B7294A">
      <w:r>
        <w:t>These</w:t>
      </w:r>
      <w:r w:rsidR="001F7BD7">
        <w:t xml:space="preserve"> instructions assume that GridLAB-D </w:t>
      </w:r>
      <w:r w:rsidR="005D54BF">
        <w:t>and (optionally) FNCS already build</w:t>
      </w:r>
      <w:r w:rsidR="001F7BD7">
        <w:t xml:space="preserve"> on the</w:t>
      </w:r>
      <w:r w:rsidR="005D54BF">
        <w:t xml:space="preserve"> target computer</w:t>
      </w:r>
      <w:r w:rsidR="00745B5A">
        <w:t>. CMAKE and</w:t>
      </w:r>
      <w:r w:rsidR="005D54BF">
        <w:t xml:space="preserve"> an SVN client </w:t>
      </w:r>
      <w:r w:rsidR="00745B5A">
        <w:t>are also requir</w:t>
      </w:r>
      <w:r w:rsidR="005D54BF">
        <w:t>ed.</w:t>
      </w:r>
      <w:r w:rsidR="006773A1">
        <w:t xml:space="preserve"> The</w:t>
      </w:r>
      <w:r w:rsidR="00745B5A">
        <w:t>se</w:t>
      </w:r>
      <w:r w:rsidR="006773A1">
        <w:t xml:space="preserve"> instructions were tested on Mac OS X </w:t>
      </w:r>
      <w:r w:rsidR="00C01D27">
        <w:t xml:space="preserve">High </w:t>
      </w:r>
      <w:r w:rsidR="006773A1">
        <w:t xml:space="preserve">Sierra, Ubuntu 16.04 and Windows 10. On Windows, if not building GridLAB-D, the required preliminary steps are described in a later section.  </w:t>
      </w:r>
      <w:r w:rsidR="0070395C">
        <w:t>On Windows, some steps must be done from an MSYS</w:t>
      </w:r>
      <w:r w:rsidR="00EB6C4E">
        <w:t>2</w:t>
      </w:r>
      <w:r w:rsidR="0070395C">
        <w:t xml:space="preserve"> terminal, not the regular Command Window. </w:t>
      </w:r>
      <w:r w:rsidR="006773A1">
        <w:t>The Lazarus IDE may be of interest for those actively developing for OpenDSS, and this is also described later.</w:t>
      </w:r>
    </w:p>
    <w:p w14:paraId="52564B8E" w14:textId="2B60500D" w:rsidR="00EB6C4E" w:rsidRDefault="00EB6C4E" w:rsidP="00EB6C4E">
      <w:pPr>
        <w:pStyle w:val="Heading2"/>
      </w:pPr>
      <w:bookmarkStart w:id="5" w:name="_Ref9511328"/>
      <w:bookmarkStart w:id="6" w:name="_Toc9515259"/>
      <w:r>
        <w:t>Prerequisite: GridLAB-D and FNCS are Built</w:t>
      </w:r>
      <w:bookmarkEnd w:id="5"/>
      <w:bookmarkEnd w:id="6"/>
    </w:p>
    <w:p w14:paraId="2AC86EA5" w14:textId="6826AAF8" w:rsidR="00EB6C4E" w:rsidRPr="00EB6C4E" w:rsidRDefault="00484D3F" w:rsidP="00EB6C4E">
      <w:r>
        <w:t xml:space="preserve">This is the recommended build process for OpenDSS with FNCS. First, complete the steps for your operating system at </w:t>
      </w:r>
      <w:hyperlink r:id="rId12" w:history="1">
        <w:r>
          <w:rPr>
            <w:rStyle w:val="Hyperlink"/>
          </w:rPr>
          <w:t>https://tesp.readthedocs.io/en/latest/Building_TESP.html</w:t>
        </w:r>
      </w:hyperlink>
    </w:p>
    <w:p w14:paraId="241A3AAE" w14:textId="0F283946" w:rsidR="00567F37" w:rsidRDefault="00567F37" w:rsidP="00035084">
      <w:pPr>
        <w:pStyle w:val="ListParagraph"/>
        <w:numPr>
          <w:ilvl w:val="0"/>
          <w:numId w:val="23"/>
        </w:numPr>
      </w:pPr>
      <w:r>
        <w:t>Install FPC</w:t>
      </w:r>
      <w:r w:rsidR="00745B5A">
        <w:t xml:space="preserve"> 3.0</w:t>
      </w:r>
      <w:r w:rsidR="007779B9">
        <w:t xml:space="preserve"> or higher</w:t>
      </w:r>
      <w:r>
        <w:t>:</w:t>
      </w:r>
    </w:p>
    <w:p w14:paraId="3FA5E72C" w14:textId="423C7855" w:rsidR="00FA60CB" w:rsidRDefault="00567F37" w:rsidP="009E0E78">
      <w:pPr>
        <w:pStyle w:val="ListParagraph"/>
        <w:numPr>
          <w:ilvl w:val="1"/>
          <w:numId w:val="23"/>
        </w:numPr>
      </w:pPr>
      <w:r>
        <w:t xml:space="preserve">Linux: </w:t>
      </w:r>
      <w:proofErr w:type="spellStart"/>
      <w:r w:rsidR="00035084" w:rsidRPr="00EF7BAD">
        <w:rPr>
          <w:b/>
          <w:i/>
        </w:rPr>
        <w:t>sudo</w:t>
      </w:r>
      <w:proofErr w:type="spellEnd"/>
      <w:r w:rsidR="00035084" w:rsidRPr="00EF7BAD">
        <w:rPr>
          <w:b/>
          <w:i/>
        </w:rPr>
        <w:t xml:space="preserve"> apt-get install </w:t>
      </w:r>
      <w:proofErr w:type="spellStart"/>
      <w:r w:rsidRPr="00EF7BAD">
        <w:rPr>
          <w:b/>
          <w:i/>
        </w:rPr>
        <w:t>fpc</w:t>
      </w:r>
      <w:proofErr w:type="spellEnd"/>
    </w:p>
    <w:p w14:paraId="24E12607" w14:textId="68DB978F" w:rsidR="009E0E78" w:rsidRDefault="000A674F" w:rsidP="009E0E78">
      <w:pPr>
        <w:pStyle w:val="ListParagraph"/>
        <w:numPr>
          <w:ilvl w:val="1"/>
          <w:numId w:val="23"/>
        </w:numPr>
      </w:pPr>
      <w:r>
        <w:t xml:space="preserve">Windows: from </w:t>
      </w:r>
      <w:hyperlink r:id="rId13" w:history="1">
        <w:r w:rsidR="00A84ABA">
          <w:rPr>
            <w:rStyle w:val="Hyperlink"/>
          </w:rPr>
          <w:t>https://sourceforge.net/projects/freepascal/files/Win32/3.0.4</w:t>
        </w:r>
      </w:hyperlink>
      <w:r>
        <w:t>, you need the base win32 installation and then the x86_64 cross-compiler</w:t>
      </w:r>
    </w:p>
    <w:p w14:paraId="208BD075" w14:textId="46E88520" w:rsidR="00A968FD" w:rsidRDefault="000A674F" w:rsidP="00D66126">
      <w:pPr>
        <w:pStyle w:val="ListParagraph"/>
        <w:numPr>
          <w:ilvl w:val="1"/>
          <w:numId w:val="23"/>
        </w:numPr>
      </w:pPr>
      <w:r>
        <w:t xml:space="preserve">Mac: </w:t>
      </w:r>
      <w:r w:rsidR="00A968FD">
        <w:t xml:space="preserve">from </w:t>
      </w:r>
      <w:hyperlink r:id="rId14" w:history="1">
        <w:r w:rsidR="00043ED8">
          <w:rPr>
            <w:rStyle w:val="Hyperlink"/>
          </w:rPr>
          <w:t>https://sourceforge.net/projects/freepascal/files/Mac OS X/3.0.4/</w:t>
        </w:r>
      </w:hyperlink>
      <w:r w:rsidR="00A968FD">
        <w:t>, you need the intel-</w:t>
      </w:r>
      <w:proofErr w:type="spellStart"/>
      <w:r w:rsidR="00A968FD">
        <w:t>macosx.dmg</w:t>
      </w:r>
      <w:proofErr w:type="spellEnd"/>
      <w:r w:rsidR="00A968FD">
        <w:t xml:space="preserve"> installer</w:t>
      </w:r>
    </w:p>
    <w:p w14:paraId="75CE7467" w14:textId="7131091A" w:rsidR="00A968FD" w:rsidRDefault="00A968FD" w:rsidP="00A968FD">
      <w:pPr>
        <w:pStyle w:val="ListParagraph"/>
        <w:numPr>
          <w:ilvl w:val="0"/>
          <w:numId w:val="23"/>
        </w:numPr>
      </w:pPr>
      <w:r>
        <w:t>Build</w:t>
      </w:r>
      <w:r w:rsidR="00D66126">
        <w:t xml:space="preserve"> </w:t>
      </w:r>
      <w:proofErr w:type="spellStart"/>
      <w:r>
        <w:t>linenoise</w:t>
      </w:r>
      <w:proofErr w:type="spellEnd"/>
      <w:r>
        <w:t>-ng (starting in ~/</w:t>
      </w:r>
      <w:proofErr w:type="spellStart"/>
      <w:r>
        <w:t>src</w:t>
      </w:r>
      <w:proofErr w:type="spellEnd"/>
      <w:r>
        <w:t xml:space="preserve"> or c:)</w:t>
      </w:r>
      <w:r w:rsidR="00D15D6E">
        <w:t xml:space="preserve"> (use MSYS</w:t>
      </w:r>
      <w:r w:rsidR="00EE0D9C">
        <w:t>2</w:t>
      </w:r>
      <w:r w:rsidR="00D15D6E">
        <w:t xml:space="preserve"> on Windows)</w:t>
      </w:r>
    </w:p>
    <w:p w14:paraId="06D79AF6" w14:textId="6A0B3159" w:rsidR="00061E72" w:rsidRDefault="00061E72" w:rsidP="00641813">
      <w:pPr>
        <w:spacing w:after="60"/>
        <w:ind w:left="1080"/>
        <w:rPr>
          <w:b/>
          <w:i/>
        </w:rPr>
      </w:pPr>
      <w:proofErr w:type="spellStart"/>
      <w:r>
        <w:rPr>
          <w:b/>
          <w:i/>
        </w:rPr>
        <w:lastRenderedPageBreak/>
        <w:t>mkdir</w:t>
      </w:r>
      <w:proofErr w:type="spellEnd"/>
      <w:r>
        <w:rPr>
          <w:b/>
          <w:i/>
        </w:rPr>
        <w:t xml:space="preserve"> </w:t>
      </w:r>
      <w:proofErr w:type="spellStart"/>
      <w:r>
        <w:rPr>
          <w:b/>
          <w:i/>
        </w:rPr>
        <w:t>linenoise</w:t>
      </w:r>
      <w:proofErr w:type="spellEnd"/>
      <w:r>
        <w:rPr>
          <w:b/>
          <w:i/>
        </w:rPr>
        <w:t>-ng</w:t>
      </w:r>
    </w:p>
    <w:p w14:paraId="716750B3" w14:textId="77777777" w:rsidR="00061E72" w:rsidRPr="009A747D" w:rsidRDefault="00061E72" w:rsidP="00641813">
      <w:pPr>
        <w:spacing w:after="60"/>
        <w:ind w:left="1080"/>
        <w:rPr>
          <w:b/>
          <w:i/>
        </w:rPr>
      </w:pPr>
      <w:r w:rsidRPr="009A747D">
        <w:rPr>
          <w:b/>
          <w:i/>
        </w:rPr>
        <w:t xml:space="preserve">cd </w:t>
      </w:r>
      <w:proofErr w:type="spellStart"/>
      <w:r w:rsidRPr="009A747D">
        <w:rPr>
          <w:b/>
          <w:i/>
        </w:rPr>
        <w:t>linenoise</w:t>
      </w:r>
      <w:proofErr w:type="spellEnd"/>
      <w:r w:rsidRPr="009A747D">
        <w:rPr>
          <w:b/>
          <w:i/>
        </w:rPr>
        <w:t>-ng</w:t>
      </w:r>
    </w:p>
    <w:p w14:paraId="6ECFA037" w14:textId="271FB7B6" w:rsidR="00A968FD" w:rsidRPr="009A747D" w:rsidRDefault="00F733A3" w:rsidP="00641813">
      <w:pPr>
        <w:spacing w:after="60"/>
        <w:ind w:left="1080"/>
        <w:rPr>
          <w:b/>
          <w:i/>
        </w:rPr>
      </w:pPr>
      <w:r w:rsidRPr="009A747D">
        <w:rPr>
          <w:b/>
          <w:i/>
        </w:rPr>
        <w:t xml:space="preserve">git clone </w:t>
      </w:r>
      <w:proofErr w:type="gramStart"/>
      <w:r w:rsidRPr="009A747D">
        <w:rPr>
          <w:b/>
          <w:i/>
        </w:rPr>
        <w:t>https://github.com/pnnl/linenoise-ng.git</w:t>
      </w:r>
      <w:r w:rsidR="008958A6">
        <w:rPr>
          <w:b/>
          <w:i/>
        </w:rPr>
        <w:t xml:space="preserve"> .</w:t>
      </w:r>
      <w:proofErr w:type="gramEnd"/>
    </w:p>
    <w:p w14:paraId="2BBA9ABB" w14:textId="77777777" w:rsidR="00A968FD" w:rsidRPr="009A747D" w:rsidRDefault="005A1B0B" w:rsidP="00641813">
      <w:pPr>
        <w:spacing w:after="60"/>
        <w:ind w:left="1080"/>
        <w:rPr>
          <w:b/>
          <w:i/>
        </w:rPr>
      </w:pPr>
      <w:proofErr w:type="spellStart"/>
      <w:r w:rsidRPr="009A747D">
        <w:rPr>
          <w:b/>
          <w:i/>
        </w:rPr>
        <w:t>mkdir</w:t>
      </w:r>
      <w:proofErr w:type="spellEnd"/>
      <w:r w:rsidRPr="009A747D">
        <w:rPr>
          <w:b/>
          <w:i/>
        </w:rPr>
        <w:t xml:space="preserve"> build</w:t>
      </w:r>
    </w:p>
    <w:p w14:paraId="1048A983" w14:textId="77777777" w:rsidR="00A968FD" w:rsidRPr="009A747D" w:rsidRDefault="005A1B0B" w:rsidP="00641813">
      <w:pPr>
        <w:spacing w:after="60"/>
        <w:ind w:left="1080"/>
        <w:rPr>
          <w:b/>
          <w:i/>
        </w:rPr>
      </w:pPr>
      <w:r w:rsidRPr="009A747D">
        <w:rPr>
          <w:b/>
          <w:i/>
        </w:rPr>
        <w:t>cd build</w:t>
      </w:r>
    </w:p>
    <w:p w14:paraId="331EE775" w14:textId="613D1102" w:rsidR="00A968FD" w:rsidRPr="009A747D" w:rsidRDefault="005A1B0B" w:rsidP="00641813">
      <w:pPr>
        <w:spacing w:after="60"/>
        <w:ind w:left="1080"/>
        <w:rPr>
          <w:b/>
          <w:i/>
        </w:rPr>
      </w:pPr>
      <w:proofErr w:type="spellStart"/>
      <w:r w:rsidRPr="009A747D">
        <w:rPr>
          <w:b/>
          <w:i/>
        </w:rPr>
        <w:t>cmake</w:t>
      </w:r>
      <w:proofErr w:type="spellEnd"/>
      <w:r w:rsidRPr="009A747D">
        <w:rPr>
          <w:b/>
          <w:i/>
        </w:rPr>
        <w:t xml:space="preserve"> -DCMAKE_BUILD_TYPE=Release</w:t>
      </w:r>
      <w:proofErr w:type="gramStart"/>
      <w:r w:rsidRPr="009A747D">
        <w:rPr>
          <w:b/>
          <w:i/>
        </w:rPr>
        <w:t xml:space="preserve"> ..</w:t>
      </w:r>
      <w:proofErr w:type="gramEnd"/>
    </w:p>
    <w:p w14:paraId="7EC25EBA" w14:textId="6F3FCDF2" w:rsidR="002229AF" w:rsidRPr="009A747D" w:rsidRDefault="002229AF" w:rsidP="00641813">
      <w:pPr>
        <w:spacing w:after="60"/>
        <w:ind w:left="1980"/>
        <w:rPr>
          <w:b/>
          <w:i/>
        </w:rPr>
      </w:pPr>
      <w:r w:rsidRPr="009A747D">
        <w:rPr>
          <w:i/>
        </w:rPr>
        <w:t xml:space="preserve">on Windows, add </w:t>
      </w:r>
      <w:r w:rsidRPr="009A747D">
        <w:rPr>
          <w:b/>
          <w:i/>
        </w:rPr>
        <w:t>-</w:t>
      </w:r>
      <w:proofErr w:type="gramStart"/>
      <w:r w:rsidRPr="009A747D">
        <w:rPr>
          <w:b/>
          <w:i/>
        </w:rPr>
        <w:t>G”MSYS</w:t>
      </w:r>
      <w:proofErr w:type="gramEnd"/>
      <w:r w:rsidRPr="009A747D">
        <w:rPr>
          <w:b/>
          <w:i/>
        </w:rPr>
        <w:t xml:space="preserve"> </w:t>
      </w:r>
      <w:proofErr w:type="spellStart"/>
      <w:r w:rsidRPr="009A747D">
        <w:rPr>
          <w:b/>
          <w:i/>
        </w:rPr>
        <w:t>Makefiles</w:t>
      </w:r>
      <w:proofErr w:type="spellEnd"/>
      <w:r w:rsidRPr="009A747D">
        <w:rPr>
          <w:b/>
          <w:i/>
        </w:rPr>
        <w:t>”</w:t>
      </w:r>
    </w:p>
    <w:p w14:paraId="5C777D6A" w14:textId="77777777" w:rsidR="00A968FD" w:rsidRPr="009A747D" w:rsidRDefault="005A1B0B" w:rsidP="00641813">
      <w:pPr>
        <w:spacing w:after="60"/>
        <w:ind w:left="1080"/>
        <w:rPr>
          <w:b/>
          <w:i/>
        </w:rPr>
      </w:pPr>
      <w:r w:rsidRPr="009A747D">
        <w:rPr>
          <w:b/>
          <w:i/>
        </w:rPr>
        <w:t>make</w:t>
      </w:r>
    </w:p>
    <w:p w14:paraId="37AB2B6E" w14:textId="547C3A0B" w:rsidR="005A1B0B" w:rsidRPr="00892C6D" w:rsidRDefault="00617E62" w:rsidP="00641813">
      <w:pPr>
        <w:spacing w:after="60"/>
        <w:ind w:left="1080"/>
      </w:pPr>
      <w:proofErr w:type="spellStart"/>
      <w:r>
        <w:rPr>
          <w:b/>
          <w:i/>
        </w:rPr>
        <w:t>sudo</w:t>
      </w:r>
      <w:proofErr w:type="spellEnd"/>
      <w:r>
        <w:rPr>
          <w:b/>
          <w:i/>
        </w:rPr>
        <w:t xml:space="preserve"> </w:t>
      </w:r>
      <w:r w:rsidR="005A1B0B" w:rsidRPr="009A747D">
        <w:rPr>
          <w:b/>
          <w:i/>
        </w:rPr>
        <w:t xml:space="preserve">make </w:t>
      </w:r>
      <w:proofErr w:type="gramStart"/>
      <w:r w:rsidR="005A1B0B" w:rsidRPr="009A747D">
        <w:rPr>
          <w:b/>
          <w:i/>
        </w:rPr>
        <w:t>install</w:t>
      </w:r>
      <w:r w:rsidR="00892C6D">
        <w:rPr>
          <w:i/>
        </w:rPr>
        <w:t xml:space="preserve">  on</w:t>
      </w:r>
      <w:proofErr w:type="gramEnd"/>
      <w:r w:rsidR="00892C6D">
        <w:rPr>
          <w:i/>
        </w:rPr>
        <w:t xml:space="preserve"> Windows, this writes to c:\Program Files (x86); not what we want</w:t>
      </w:r>
    </w:p>
    <w:p w14:paraId="0D91EDCD" w14:textId="1200CF0C" w:rsidR="007E10F0" w:rsidRDefault="007E10F0" w:rsidP="00A968FD">
      <w:pPr>
        <w:pStyle w:val="ListParagraph"/>
        <w:numPr>
          <w:ilvl w:val="1"/>
          <w:numId w:val="23"/>
        </w:numPr>
      </w:pPr>
      <w:r>
        <w:t>Linux</w:t>
      </w:r>
      <w:r w:rsidR="005665DB">
        <w:t xml:space="preserve"> only</w:t>
      </w:r>
      <w:r w:rsidR="00EF7BAD">
        <w:t xml:space="preserve"> (may defer this to step 3f below)</w:t>
      </w:r>
      <w:r>
        <w:t xml:space="preserve">: </w:t>
      </w:r>
      <w:proofErr w:type="spellStart"/>
      <w:r w:rsidRPr="00EF7BAD">
        <w:rPr>
          <w:b/>
          <w:i/>
        </w:rPr>
        <w:t>ldconfig</w:t>
      </w:r>
      <w:proofErr w:type="spellEnd"/>
    </w:p>
    <w:p w14:paraId="180B6E11" w14:textId="75CAAB09" w:rsidR="00A968FD" w:rsidRDefault="00A968FD" w:rsidP="00A968FD">
      <w:pPr>
        <w:pStyle w:val="ListParagraph"/>
        <w:numPr>
          <w:ilvl w:val="0"/>
          <w:numId w:val="23"/>
        </w:numPr>
      </w:pPr>
      <w:r>
        <w:t xml:space="preserve">Build </w:t>
      </w:r>
      <w:proofErr w:type="spellStart"/>
      <w:r>
        <w:t>KLUSolve</w:t>
      </w:r>
      <w:proofErr w:type="spellEnd"/>
      <w:r w:rsidR="001C09BB">
        <w:t xml:space="preserve"> (use MSYS</w:t>
      </w:r>
      <w:r w:rsidR="00390C97">
        <w:t>2</w:t>
      </w:r>
      <w:r w:rsidR="001C09BB">
        <w:t xml:space="preserve"> on Windows</w:t>
      </w:r>
      <w:r w:rsidR="00390C97">
        <w:t xml:space="preserve">; </w:t>
      </w:r>
      <w:proofErr w:type="spellStart"/>
      <w:r w:rsidR="00390C97" w:rsidRPr="00390C97">
        <w:rPr>
          <w:b/>
          <w:color w:val="FF0000"/>
        </w:rPr>
        <w:t>pacman</w:t>
      </w:r>
      <w:proofErr w:type="spellEnd"/>
      <w:r w:rsidR="00390C97" w:rsidRPr="00390C97">
        <w:rPr>
          <w:b/>
          <w:color w:val="FF0000"/>
        </w:rPr>
        <w:t xml:space="preserve"> -S --needed </w:t>
      </w:r>
      <w:proofErr w:type="spellStart"/>
      <w:r w:rsidR="00390C97" w:rsidRPr="00390C97">
        <w:rPr>
          <w:b/>
          <w:color w:val="FF0000"/>
        </w:rPr>
        <w:t>svn</w:t>
      </w:r>
      <w:proofErr w:type="spellEnd"/>
      <w:r w:rsidR="000236F1">
        <w:rPr>
          <w:b/>
          <w:color w:val="FF0000"/>
        </w:rPr>
        <w:t xml:space="preserve"> unzip</w:t>
      </w:r>
      <w:r w:rsidR="001C09BB">
        <w:t>)</w:t>
      </w:r>
    </w:p>
    <w:p w14:paraId="061503A6" w14:textId="441CD89C" w:rsidR="001C09BB" w:rsidRDefault="001C09BB" w:rsidP="001C09BB">
      <w:pPr>
        <w:pStyle w:val="ListParagraph"/>
        <w:numPr>
          <w:ilvl w:val="1"/>
          <w:numId w:val="23"/>
        </w:numPr>
      </w:pPr>
      <w:proofErr w:type="spellStart"/>
      <w:r w:rsidRPr="004129D0">
        <w:rPr>
          <w:b/>
          <w:i/>
        </w:rPr>
        <w:t>mkdir</w:t>
      </w:r>
      <w:proofErr w:type="spellEnd"/>
      <w:r w:rsidRPr="004129D0">
        <w:rPr>
          <w:b/>
          <w:i/>
        </w:rPr>
        <w:t xml:space="preserve"> </w:t>
      </w:r>
      <w:proofErr w:type="spellStart"/>
      <w:r>
        <w:rPr>
          <w:b/>
          <w:i/>
        </w:rPr>
        <w:t>KLUSolve</w:t>
      </w:r>
      <w:proofErr w:type="spellEnd"/>
    </w:p>
    <w:p w14:paraId="6F39A6BB" w14:textId="430DBBA3" w:rsidR="001C09BB" w:rsidRPr="004129D0" w:rsidRDefault="001C09BB" w:rsidP="001C09BB">
      <w:pPr>
        <w:pStyle w:val="ListParagraph"/>
        <w:numPr>
          <w:ilvl w:val="1"/>
          <w:numId w:val="23"/>
        </w:numPr>
        <w:rPr>
          <w:b/>
          <w:i/>
        </w:rPr>
      </w:pPr>
      <w:r>
        <w:rPr>
          <w:b/>
          <w:i/>
        </w:rPr>
        <w:t xml:space="preserve">cd </w:t>
      </w:r>
      <w:proofErr w:type="spellStart"/>
      <w:r>
        <w:rPr>
          <w:b/>
          <w:i/>
        </w:rPr>
        <w:t>KLUSolve</w:t>
      </w:r>
      <w:proofErr w:type="spellEnd"/>
    </w:p>
    <w:p w14:paraId="0F589596" w14:textId="77777777" w:rsidR="00A968FD" w:rsidRPr="00EA49C0" w:rsidRDefault="000F0BB3" w:rsidP="00A968FD">
      <w:pPr>
        <w:pStyle w:val="ListParagraph"/>
        <w:numPr>
          <w:ilvl w:val="1"/>
          <w:numId w:val="23"/>
        </w:numPr>
        <w:rPr>
          <w:b/>
          <w:i/>
        </w:rPr>
      </w:pPr>
      <w:proofErr w:type="spellStart"/>
      <w:r w:rsidRPr="00EA49C0">
        <w:rPr>
          <w:b/>
          <w:i/>
        </w:rPr>
        <w:t>svn</w:t>
      </w:r>
      <w:proofErr w:type="spellEnd"/>
      <w:r w:rsidRPr="00EA49C0">
        <w:rPr>
          <w:b/>
          <w:i/>
        </w:rPr>
        <w:t xml:space="preserve"> checkout </w:t>
      </w:r>
      <w:proofErr w:type="gramStart"/>
      <w:r w:rsidRPr="00EA49C0">
        <w:rPr>
          <w:b/>
          <w:i/>
        </w:rPr>
        <w:t xml:space="preserve">https://svn.code.sf.net/p/klusolve/code/ </w:t>
      </w:r>
      <w:r w:rsidR="00605889" w:rsidRPr="00EA49C0">
        <w:rPr>
          <w:b/>
          <w:i/>
        </w:rPr>
        <w:t>.</w:t>
      </w:r>
      <w:proofErr w:type="gramEnd"/>
    </w:p>
    <w:p w14:paraId="21466A58" w14:textId="0099D127" w:rsidR="00A968FD" w:rsidRPr="00A968FD" w:rsidRDefault="002E0F1F" w:rsidP="00A968FD">
      <w:pPr>
        <w:pStyle w:val="ListParagraph"/>
        <w:numPr>
          <w:ilvl w:val="1"/>
          <w:numId w:val="23"/>
        </w:numPr>
      </w:pPr>
      <w:r w:rsidRPr="002E0F1F">
        <w:t>Manually</w:t>
      </w:r>
      <w:r>
        <w:rPr>
          <w:b/>
          <w:i/>
        </w:rPr>
        <w:t xml:space="preserve"> </w:t>
      </w:r>
      <w:proofErr w:type="spellStart"/>
      <w:r w:rsidR="0082367E" w:rsidRPr="00A968FD">
        <w:rPr>
          <w:b/>
          <w:i/>
        </w:rPr>
        <w:t>mkdir</w:t>
      </w:r>
      <w:proofErr w:type="spellEnd"/>
      <w:r w:rsidR="0082367E" w:rsidRPr="00A968FD">
        <w:rPr>
          <w:b/>
          <w:i/>
        </w:rPr>
        <w:t xml:space="preserve"> Lib</w:t>
      </w:r>
      <w:r w:rsidR="0082367E">
        <w:t xml:space="preserve"> or </w:t>
      </w:r>
      <w:r w:rsidR="0082367E" w:rsidRPr="00A968FD">
        <w:rPr>
          <w:b/>
          <w:i/>
        </w:rPr>
        <w:t>md Lib</w:t>
      </w:r>
    </w:p>
    <w:p w14:paraId="2898863F" w14:textId="177AF835" w:rsidR="00A968FD" w:rsidRPr="00A968FD" w:rsidRDefault="00B73256" w:rsidP="00A968FD">
      <w:pPr>
        <w:pStyle w:val="ListParagraph"/>
        <w:numPr>
          <w:ilvl w:val="1"/>
          <w:numId w:val="23"/>
        </w:numPr>
      </w:pPr>
      <w:r>
        <w:t>Mac OS X</w:t>
      </w:r>
      <w:r w:rsidR="00A968FD">
        <w:t xml:space="preserve"> only</w:t>
      </w:r>
      <w:r>
        <w:t xml:space="preserve">: manually </w:t>
      </w:r>
      <w:proofErr w:type="spellStart"/>
      <w:r w:rsidRPr="00A968FD">
        <w:rPr>
          <w:b/>
          <w:i/>
        </w:rPr>
        <w:t>mkdir</w:t>
      </w:r>
      <w:proofErr w:type="spellEnd"/>
      <w:r w:rsidRPr="00A968FD">
        <w:rPr>
          <w:b/>
          <w:i/>
        </w:rPr>
        <w:t xml:space="preserve"> </w:t>
      </w:r>
      <w:proofErr w:type="spellStart"/>
      <w:r w:rsidRPr="00A968FD">
        <w:rPr>
          <w:b/>
          <w:i/>
        </w:rPr>
        <w:t>KLUSolve</w:t>
      </w:r>
      <w:proofErr w:type="spellEnd"/>
      <w:r w:rsidRPr="00A968FD">
        <w:rPr>
          <w:b/>
          <w:i/>
        </w:rPr>
        <w:t>/Obj</w:t>
      </w:r>
    </w:p>
    <w:p w14:paraId="12C82145" w14:textId="30378909" w:rsidR="00A968FD" w:rsidRDefault="00B73256" w:rsidP="00A968FD">
      <w:pPr>
        <w:pStyle w:val="ListParagraph"/>
        <w:numPr>
          <w:ilvl w:val="1"/>
          <w:numId w:val="23"/>
        </w:numPr>
      </w:pPr>
      <w:r>
        <w:t xml:space="preserve">Issue </w:t>
      </w:r>
      <w:r w:rsidRPr="00A968FD">
        <w:rPr>
          <w:b/>
          <w:i/>
        </w:rPr>
        <w:t>make all</w:t>
      </w:r>
      <w:r>
        <w:t xml:space="preserve">  </w:t>
      </w:r>
    </w:p>
    <w:p w14:paraId="7E09DD16" w14:textId="5D00D5E8" w:rsidR="00A968FD" w:rsidRDefault="00A968FD" w:rsidP="00D74C83">
      <w:pPr>
        <w:pStyle w:val="ListParagraph"/>
        <w:numPr>
          <w:ilvl w:val="2"/>
          <w:numId w:val="23"/>
        </w:numPr>
        <w:ind w:left="1800"/>
      </w:pPr>
      <w:r>
        <w:t>On Mac OS X</w:t>
      </w:r>
      <w:r w:rsidR="00B73256">
        <w:t xml:space="preserve"> </w:t>
      </w:r>
      <w:r w:rsidR="00B73256" w:rsidRPr="00A968FD">
        <w:rPr>
          <w:b/>
          <w:i/>
        </w:rPr>
        <w:t>make all</w:t>
      </w:r>
      <w:r w:rsidR="00B73256">
        <w:t xml:space="preserve"> usually fails to link the first time due to a race condition on copying files. If that happens, just </w:t>
      </w:r>
      <w:r w:rsidR="00B73256" w:rsidRPr="00A968FD">
        <w:rPr>
          <w:b/>
          <w:i/>
        </w:rPr>
        <w:t>make all</w:t>
      </w:r>
      <w:r w:rsidR="00B73256">
        <w:t xml:space="preserve"> again.</w:t>
      </w:r>
    </w:p>
    <w:p w14:paraId="46604A56" w14:textId="7AF00099" w:rsidR="00866CC3" w:rsidRDefault="00866CC3" w:rsidP="00A968FD">
      <w:pPr>
        <w:pStyle w:val="ListParagraph"/>
        <w:numPr>
          <w:ilvl w:val="1"/>
          <w:numId w:val="23"/>
        </w:numPr>
      </w:pPr>
      <w:r>
        <w:t xml:space="preserve">Manually install the shared object library (TODO: put this in the </w:t>
      </w:r>
      <w:proofErr w:type="spellStart"/>
      <w:r>
        <w:t>Makefile</w:t>
      </w:r>
      <w:proofErr w:type="spellEnd"/>
      <w:r>
        <w:t>)</w:t>
      </w:r>
    </w:p>
    <w:p w14:paraId="6453D8E1" w14:textId="38EC81D6" w:rsidR="00866CC3" w:rsidRDefault="00866CC3" w:rsidP="00D74C83">
      <w:pPr>
        <w:pStyle w:val="ListParagraph"/>
        <w:numPr>
          <w:ilvl w:val="2"/>
          <w:numId w:val="23"/>
        </w:numPr>
        <w:ind w:left="1800"/>
      </w:pPr>
      <w:r w:rsidRPr="007232B4">
        <w:rPr>
          <w:color w:val="FF0000"/>
        </w:rPr>
        <w:t>Linux</w:t>
      </w:r>
      <w:r w:rsidR="007232B4">
        <w:t xml:space="preserve"> static</w:t>
      </w:r>
      <w:r>
        <w:t xml:space="preserve">: </w:t>
      </w:r>
      <w:r w:rsidRPr="00866CC3">
        <w:rPr>
          <w:b/>
          <w:i/>
        </w:rPr>
        <w:t>cp Lib/libklusolve.so /</w:t>
      </w:r>
      <w:proofErr w:type="spellStart"/>
      <w:r w:rsidRPr="00866CC3">
        <w:rPr>
          <w:b/>
          <w:i/>
        </w:rPr>
        <w:t>usr</w:t>
      </w:r>
      <w:proofErr w:type="spellEnd"/>
      <w:r w:rsidRPr="00866CC3">
        <w:rPr>
          <w:b/>
          <w:i/>
        </w:rPr>
        <w:t>/local/lib</w:t>
      </w:r>
      <w:r>
        <w:t xml:space="preserve"> and then </w:t>
      </w:r>
      <w:proofErr w:type="spellStart"/>
      <w:r w:rsidRPr="00866CC3">
        <w:rPr>
          <w:b/>
          <w:i/>
        </w:rPr>
        <w:t>ldconfig</w:t>
      </w:r>
      <w:proofErr w:type="spellEnd"/>
    </w:p>
    <w:p w14:paraId="2618FB2D" w14:textId="7EAC7ABF" w:rsidR="00866CC3" w:rsidRDefault="00866CC3" w:rsidP="00D74C83">
      <w:pPr>
        <w:pStyle w:val="ListParagraph"/>
        <w:numPr>
          <w:ilvl w:val="2"/>
          <w:numId w:val="23"/>
        </w:numPr>
        <w:ind w:left="1800"/>
      </w:pPr>
      <w:r>
        <w:t xml:space="preserve">Windows: copy Lib/libklusolve.dll to the target location, either the </w:t>
      </w:r>
      <w:proofErr w:type="spellStart"/>
      <w:r>
        <w:t>opendsscmd</w:t>
      </w:r>
      <w:proofErr w:type="spellEnd"/>
      <w:r>
        <w:t xml:space="preserve"> location or a Windows system directory</w:t>
      </w:r>
    </w:p>
    <w:p w14:paraId="24CBFC40" w14:textId="6BE5DF94" w:rsidR="00866CC3" w:rsidRDefault="00866CC3" w:rsidP="00D74C83">
      <w:pPr>
        <w:pStyle w:val="ListParagraph"/>
        <w:numPr>
          <w:ilvl w:val="2"/>
          <w:numId w:val="23"/>
        </w:numPr>
        <w:ind w:left="1800"/>
      </w:pPr>
      <w:r>
        <w:t xml:space="preserve">Mac: </w:t>
      </w:r>
      <w:r w:rsidRPr="00866CC3">
        <w:rPr>
          <w:b/>
          <w:i/>
        </w:rPr>
        <w:t>cp Lib/</w:t>
      </w:r>
      <w:proofErr w:type="spellStart"/>
      <w:r w:rsidRPr="00866CC3">
        <w:rPr>
          <w:b/>
          <w:i/>
        </w:rPr>
        <w:t>libklusolve.dylib</w:t>
      </w:r>
      <w:proofErr w:type="spellEnd"/>
      <w:r w:rsidRPr="00866CC3">
        <w:rPr>
          <w:b/>
          <w:i/>
        </w:rPr>
        <w:t xml:space="preserve"> /</w:t>
      </w:r>
      <w:proofErr w:type="spellStart"/>
      <w:r w:rsidRPr="00866CC3">
        <w:rPr>
          <w:b/>
          <w:i/>
        </w:rPr>
        <w:t>usr</w:t>
      </w:r>
      <w:proofErr w:type="spellEnd"/>
      <w:r w:rsidRPr="00866CC3">
        <w:rPr>
          <w:b/>
          <w:i/>
        </w:rPr>
        <w:t>/local/lib</w:t>
      </w:r>
    </w:p>
    <w:p w14:paraId="3863A19D" w14:textId="5B7395CB" w:rsidR="00B7277F" w:rsidRDefault="00B73256" w:rsidP="00A968FD">
      <w:pPr>
        <w:pStyle w:val="ListParagraph"/>
        <w:numPr>
          <w:ilvl w:val="1"/>
          <w:numId w:val="23"/>
        </w:numPr>
      </w:pPr>
      <w:r>
        <w:t>T</w:t>
      </w:r>
      <w:r w:rsidR="00605889">
        <w:t xml:space="preserve">est </w:t>
      </w:r>
      <w:r w:rsidR="00B7277F">
        <w:t>the demo program:</w:t>
      </w:r>
    </w:p>
    <w:p w14:paraId="613BE61D" w14:textId="12D6A7D2" w:rsidR="005902AE" w:rsidRPr="001C09BB" w:rsidRDefault="00B73256" w:rsidP="00D74C83">
      <w:pPr>
        <w:pStyle w:val="ListParagraph"/>
        <w:numPr>
          <w:ilvl w:val="2"/>
          <w:numId w:val="6"/>
        </w:numPr>
        <w:ind w:left="1800"/>
      </w:pPr>
      <w:r>
        <w:t>L</w:t>
      </w:r>
      <w:r w:rsidR="00A968FD">
        <w:t>inux,</w:t>
      </w:r>
      <w:r>
        <w:t xml:space="preserve"> Mac OS X</w:t>
      </w:r>
      <w:r w:rsidR="00A968FD">
        <w:t xml:space="preserve">, or </w:t>
      </w:r>
      <w:proofErr w:type="spellStart"/>
      <w:r w:rsidR="00A968FD">
        <w:t>MSys</w:t>
      </w:r>
      <w:proofErr w:type="spellEnd"/>
      <w:r w:rsidR="00A968FD">
        <w:t xml:space="preserve"> prompt</w:t>
      </w:r>
      <w:r w:rsidR="00B7277F">
        <w:t>: from Test subdirectory</w:t>
      </w:r>
      <w:r w:rsidR="00605889">
        <w:t xml:space="preserve"> </w:t>
      </w:r>
      <w:r w:rsidR="00B7277F">
        <w:rPr>
          <w:b/>
          <w:i/>
        </w:rPr>
        <w:t>bash run_concat.sh</w:t>
      </w:r>
    </w:p>
    <w:p w14:paraId="4FF0D856" w14:textId="1985F1C7" w:rsidR="001C09BB" w:rsidRDefault="001C09BB" w:rsidP="001C09BB">
      <w:pPr>
        <w:pStyle w:val="ListParagraph"/>
        <w:numPr>
          <w:ilvl w:val="3"/>
          <w:numId w:val="6"/>
        </w:numPr>
        <w:ind w:left="2160"/>
      </w:pPr>
      <w:r>
        <w:t>If the unzip command is not available on Windows MSYS, try step ii</w:t>
      </w:r>
      <w:r w:rsidR="00F92445">
        <w:t xml:space="preserve"> below</w:t>
      </w:r>
    </w:p>
    <w:p w14:paraId="1AD63CA1" w14:textId="4CF94B9D" w:rsidR="00B25818" w:rsidRDefault="00B7277F" w:rsidP="00D74C83">
      <w:pPr>
        <w:pStyle w:val="ListParagraph"/>
        <w:numPr>
          <w:ilvl w:val="2"/>
          <w:numId w:val="6"/>
        </w:numPr>
        <w:ind w:left="1800"/>
      </w:pPr>
      <w:r>
        <w:t>Windows</w:t>
      </w:r>
      <w:r w:rsidR="001C09BB">
        <w:t xml:space="preserve"> Command P</w:t>
      </w:r>
      <w:r w:rsidR="00A968FD">
        <w:t>rompt</w:t>
      </w:r>
      <w:r>
        <w:t xml:space="preserve">: from Test subdirectory, manually unzip kundert_test_matrices.zip and then invoke </w:t>
      </w:r>
      <w:r>
        <w:rPr>
          <w:b/>
          <w:i/>
        </w:rPr>
        <w:t>run_concat.bat</w:t>
      </w:r>
      <w:r>
        <w:t xml:space="preserve"> </w:t>
      </w:r>
    </w:p>
    <w:p w14:paraId="52B10C36" w14:textId="27E0AB0E" w:rsidR="00163E04" w:rsidRDefault="00D63756" w:rsidP="00B25818">
      <w:pPr>
        <w:pStyle w:val="ListParagraph"/>
        <w:numPr>
          <w:ilvl w:val="0"/>
          <w:numId w:val="6"/>
        </w:numPr>
      </w:pPr>
      <w:r>
        <w:t>Linux: symbolic links</w:t>
      </w:r>
      <w:r w:rsidR="00B25818">
        <w:t xml:space="preserve"> are probably required</w:t>
      </w:r>
      <w:r w:rsidR="00163E04">
        <w:t xml:space="preserve">, </w:t>
      </w:r>
      <w:r w:rsidR="00B25818">
        <w:t>based on the contents of /</w:t>
      </w:r>
      <w:proofErr w:type="spellStart"/>
      <w:r w:rsidR="00B25818">
        <w:t>usr</w:t>
      </w:r>
      <w:proofErr w:type="spellEnd"/>
      <w:r w:rsidR="00B25818">
        <w:t>/lib. F</w:t>
      </w:r>
      <w:r w:rsidR="00163E04">
        <w:t>or example:</w:t>
      </w:r>
    </w:p>
    <w:p w14:paraId="6D2E4716" w14:textId="38A83EB7" w:rsidR="00163E04" w:rsidRDefault="000454E1" w:rsidP="00D63756">
      <w:pPr>
        <w:pStyle w:val="ListParagraph"/>
        <w:numPr>
          <w:ilvl w:val="1"/>
          <w:numId w:val="7"/>
        </w:numPr>
        <w:ind w:left="1080"/>
      </w:pPr>
      <w:proofErr w:type="spellStart"/>
      <w:r>
        <w:t>sudo</w:t>
      </w:r>
      <w:proofErr w:type="spellEnd"/>
      <w:r>
        <w:t xml:space="preserve"> ln -</w:t>
      </w:r>
      <w:proofErr w:type="spellStart"/>
      <w:r>
        <w:t>sv</w:t>
      </w:r>
      <w:proofErr w:type="spellEnd"/>
      <w:r>
        <w:t xml:space="preserve"> /</w:t>
      </w:r>
      <w:proofErr w:type="spellStart"/>
      <w:r>
        <w:t>usr</w:t>
      </w:r>
      <w:proofErr w:type="spellEnd"/>
      <w:r>
        <w:t>/lib/x86_64-</w:t>
      </w:r>
      <w:r w:rsidR="00163E04">
        <w:t>linux</w:t>
      </w:r>
      <w:r w:rsidR="00D35994">
        <w:t>-</w:t>
      </w:r>
      <w:r w:rsidR="00163E04">
        <w:t>gnu/</w:t>
      </w:r>
      <w:proofErr w:type="spellStart"/>
      <w:r w:rsidR="00163E04">
        <w:t>libstdc</w:t>
      </w:r>
      <w:proofErr w:type="spellEnd"/>
      <w:r w:rsidR="00163E04">
        <w:t>++.</w:t>
      </w:r>
      <w:r>
        <w:t>so.6.0.</w:t>
      </w:r>
      <w:r w:rsidR="00B25818">
        <w:t>2</w:t>
      </w:r>
      <w:r w:rsidR="00DF5502">
        <w:t>5</w:t>
      </w:r>
      <w:r>
        <w:t xml:space="preserve"> /usr/lib/x86_64-linux-</w:t>
      </w:r>
      <w:r w:rsidR="00163E04">
        <w:t>gnu/libstdc++.so</w:t>
      </w:r>
    </w:p>
    <w:p w14:paraId="3448961B" w14:textId="708454AD" w:rsidR="00163E04" w:rsidRDefault="00163E04" w:rsidP="00D63756">
      <w:pPr>
        <w:pStyle w:val="ListParagraph"/>
        <w:numPr>
          <w:ilvl w:val="1"/>
          <w:numId w:val="7"/>
        </w:numPr>
        <w:ind w:left="1080"/>
      </w:pPr>
      <w:proofErr w:type="spellStart"/>
      <w:r>
        <w:t>sudo</w:t>
      </w:r>
      <w:proofErr w:type="spellEnd"/>
      <w:r>
        <w:t xml:space="preserve"> ln -</w:t>
      </w:r>
      <w:proofErr w:type="spellStart"/>
      <w:r>
        <w:t>sv</w:t>
      </w:r>
      <w:proofErr w:type="spellEnd"/>
      <w:r>
        <w:t xml:space="preserve"> /lib/x86_64</w:t>
      </w:r>
      <w:r w:rsidR="00DB6ECE">
        <w:t>-</w:t>
      </w:r>
      <w:r>
        <w:t>linux-gnu/libgcc_s.so.1 /lib/x86_64-linux-gnu/libgcc_s.so</w:t>
      </w:r>
    </w:p>
    <w:p w14:paraId="2A1BA3BF" w14:textId="6223B5E2" w:rsidR="004129D0" w:rsidRDefault="00F24FE3" w:rsidP="00B25818">
      <w:pPr>
        <w:pStyle w:val="ListParagraph"/>
        <w:numPr>
          <w:ilvl w:val="0"/>
          <w:numId w:val="7"/>
        </w:numPr>
      </w:pPr>
      <w:r>
        <w:t>Extract</w:t>
      </w:r>
      <w:r w:rsidR="00322FC7">
        <w:t xml:space="preserve"> the </w:t>
      </w:r>
      <w:r w:rsidR="001B638F">
        <w:t xml:space="preserve">selected </w:t>
      </w:r>
      <w:r w:rsidR="00322FC7">
        <w:t>OpenDSS</w:t>
      </w:r>
      <w:r w:rsidR="00642BCD">
        <w:t xml:space="preserve"> source code</w:t>
      </w:r>
      <w:r w:rsidR="00D63756">
        <w:t xml:space="preserve"> </w:t>
      </w:r>
      <w:r w:rsidR="00B25818">
        <w:t>(starting in ~/</w:t>
      </w:r>
      <w:proofErr w:type="spellStart"/>
      <w:r w:rsidR="00B25818">
        <w:t>src</w:t>
      </w:r>
      <w:proofErr w:type="spellEnd"/>
      <w:r w:rsidR="00B25818">
        <w:t xml:space="preserve"> or c:). Because EPRI keeps large build products, Windows-only artifacts and copy-paste code branches in the same repository, </w:t>
      </w:r>
      <w:r w:rsidR="004129D0">
        <w:t>two different strategies are provided</w:t>
      </w:r>
      <w:r w:rsidR="005B3F51">
        <w:t>. (Note: on Windows, this step can be done in either MSYS or the Command Prompt).</w:t>
      </w:r>
    </w:p>
    <w:p w14:paraId="16F1139D" w14:textId="1184DE19" w:rsidR="004129D0" w:rsidRDefault="004129D0" w:rsidP="004129D0">
      <w:pPr>
        <w:pStyle w:val="ListParagraph"/>
        <w:numPr>
          <w:ilvl w:val="1"/>
          <w:numId w:val="7"/>
        </w:numPr>
      </w:pPr>
      <w:proofErr w:type="spellStart"/>
      <w:r w:rsidRPr="004129D0">
        <w:rPr>
          <w:b/>
          <w:i/>
        </w:rPr>
        <w:t>mkdir</w:t>
      </w:r>
      <w:proofErr w:type="spellEnd"/>
      <w:r w:rsidRPr="004129D0">
        <w:rPr>
          <w:b/>
          <w:i/>
        </w:rPr>
        <w:t xml:space="preserve"> OpenDSS</w:t>
      </w:r>
      <w:r>
        <w:t xml:space="preserve"> or </w:t>
      </w:r>
      <w:r w:rsidRPr="004129D0">
        <w:rPr>
          <w:b/>
          <w:i/>
        </w:rPr>
        <w:t>md OpenDSS</w:t>
      </w:r>
    </w:p>
    <w:p w14:paraId="3B32A3BB" w14:textId="461ECD2C" w:rsidR="004129D0" w:rsidRPr="004129D0" w:rsidRDefault="004129D0" w:rsidP="004129D0">
      <w:pPr>
        <w:pStyle w:val="ListParagraph"/>
        <w:numPr>
          <w:ilvl w:val="1"/>
          <w:numId w:val="7"/>
        </w:numPr>
        <w:rPr>
          <w:b/>
          <w:i/>
        </w:rPr>
      </w:pPr>
      <w:r w:rsidRPr="004129D0">
        <w:rPr>
          <w:b/>
          <w:i/>
        </w:rPr>
        <w:t>cd OpenDSS</w:t>
      </w:r>
    </w:p>
    <w:p w14:paraId="4A9585DC" w14:textId="77777777" w:rsidR="004129D0" w:rsidRDefault="004129D0" w:rsidP="004129D0">
      <w:pPr>
        <w:pStyle w:val="ListParagraph"/>
        <w:numPr>
          <w:ilvl w:val="1"/>
          <w:numId w:val="7"/>
        </w:numPr>
      </w:pPr>
      <w:r>
        <w:t>Strategy 1: grab everything with</w:t>
      </w:r>
    </w:p>
    <w:p w14:paraId="74BCC1CA" w14:textId="2A16302B" w:rsidR="004129D0" w:rsidRDefault="004129D0" w:rsidP="004129D0">
      <w:pPr>
        <w:pStyle w:val="ListParagraph"/>
        <w:numPr>
          <w:ilvl w:val="2"/>
          <w:numId w:val="7"/>
        </w:numPr>
        <w:ind w:left="1800"/>
      </w:pPr>
      <w:proofErr w:type="spellStart"/>
      <w:r w:rsidRPr="004129D0">
        <w:t>svn</w:t>
      </w:r>
      <w:proofErr w:type="spellEnd"/>
      <w:r w:rsidRPr="004129D0">
        <w:t xml:space="preserve"> checkout </w:t>
      </w:r>
      <w:proofErr w:type="gramStart"/>
      <w:r w:rsidRPr="004129D0">
        <w:t>https://svn.code.sf.net/p/electricdss/code/trunk .</w:t>
      </w:r>
      <w:proofErr w:type="gramEnd"/>
    </w:p>
    <w:p w14:paraId="399241C6" w14:textId="194C19B9" w:rsidR="004129D0" w:rsidRDefault="004129D0" w:rsidP="004129D0">
      <w:pPr>
        <w:pStyle w:val="ListParagraph"/>
        <w:numPr>
          <w:ilvl w:val="1"/>
          <w:numId w:val="7"/>
        </w:numPr>
      </w:pPr>
      <w:r>
        <w:t>Strategy 2: selective retrieval (could be the basis of a cross-platform installer)</w:t>
      </w:r>
    </w:p>
    <w:p w14:paraId="6C5589D4" w14:textId="79FF8E23" w:rsidR="00642BCD" w:rsidRPr="0011365D" w:rsidRDefault="00913B6F" w:rsidP="004129D0">
      <w:pPr>
        <w:pStyle w:val="ListParagraph"/>
        <w:numPr>
          <w:ilvl w:val="2"/>
          <w:numId w:val="7"/>
        </w:numPr>
        <w:ind w:left="1800"/>
        <w:rPr>
          <w:b/>
        </w:rPr>
      </w:pPr>
      <w:proofErr w:type="spellStart"/>
      <w:r w:rsidRPr="0011365D">
        <w:rPr>
          <w:b/>
        </w:rPr>
        <w:lastRenderedPageBreak/>
        <w:t>svn</w:t>
      </w:r>
      <w:proofErr w:type="spellEnd"/>
      <w:r w:rsidRPr="0011365D">
        <w:rPr>
          <w:b/>
        </w:rPr>
        <w:t xml:space="preserve"> checkout </w:t>
      </w:r>
      <w:r w:rsidR="00D11CE5" w:rsidRPr="0011365D">
        <w:rPr>
          <w:b/>
        </w:rPr>
        <w:t>--</w:t>
      </w:r>
      <w:r w:rsidR="001B638F" w:rsidRPr="0011365D">
        <w:rPr>
          <w:b/>
        </w:rPr>
        <w:t xml:space="preserve">depth </w:t>
      </w:r>
      <w:proofErr w:type="spellStart"/>
      <w:r w:rsidR="00CC3C3F" w:rsidRPr="0011365D">
        <w:rPr>
          <w:b/>
        </w:rPr>
        <w:t>immediates</w:t>
      </w:r>
      <w:proofErr w:type="spellEnd"/>
      <w:r w:rsidR="001B638F" w:rsidRPr="0011365D">
        <w:rPr>
          <w:b/>
        </w:rPr>
        <w:t xml:space="preserve"> </w:t>
      </w:r>
      <w:proofErr w:type="gramStart"/>
      <w:r w:rsidRPr="0011365D">
        <w:rPr>
          <w:b/>
        </w:rPr>
        <w:t>https://svn.code.sf.net/p/electricdss/code/trunk</w:t>
      </w:r>
      <w:r w:rsidR="00F05003" w:rsidRPr="0011365D">
        <w:rPr>
          <w:b/>
          <w:highlight w:val="yellow"/>
        </w:rPr>
        <w:t>/Version</w:t>
      </w:r>
      <w:r w:rsidR="004903F5" w:rsidRPr="0011365D">
        <w:rPr>
          <w:b/>
          <w:highlight w:val="yellow"/>
        </w:rPr>
        <w:t>7</w:t>
      </w:r>
      <w:r w:rsidRPr="0011365D">
        <w:rPr>
          <w:b/>
        </w:rPr>
        <w:t xml:space="preserve"> </w:t>
      </w:r>
      <w:r w:rsidR="00642BCD" w:rsidRPr="0011365D">
        <w:rPr>
          <w:b/>
        </w:rPr>
        <w:t>.</w:t>
      </w:r>
      <w:proofErr w:type="gramEnd"/>
    </w:p>
    <w:p w14:paraId="7AF46978" w14:textId="6652DD50" w:rsidR="001B638F" w:rsidRPr="0094690C" w:rsidRDefault="001B638F"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w:t>
      </w:r>
      <w:r w:rsidR="00D11CE5" w:rsidRPr="0094690C">
        <w:rPr>
          <w:rFonts w:cs="Times New Roman (Body CS)"/>
          <w:color w:val="A6A6A6" w:themeColor="background1" w:themeShade="A6"/>
        </w:rPr>
        <w:t>--</w:t>
      </w:r>
      <w:r w:rsidRPr="0094690C">
        <w:rPr>
          <w:rFonts w:cs="Times New Roman (Body CS)"/>
          <w:color w:val="A6A6A6" w:themeColor="background1" w:themeShade="A6"/>
        </w:rPr>
        <w:t>set-depth infinity Doc</w:t>
      </w:r>
    </w:p>
    <w:p w14:paraId="0313C472" w14:textId="0EFD1B5F" w:rsidR="001B638F" w:rsidRPr="0094690C" w:rsidRDefault="001B638F"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w:t>
      </w:r>
      <w:r w:rsidR="00D11CE5" w:rsidRPr="0094690C">
        <w:rPr>
          <w:rFonts w:cs="Times New Roman (Body CS)"/>
          <w:color w:val="A6A6A6" w:themeColor="background1" w:themeShade="A6"/>
        </w:rPr>
        <w:t>--</w:t>
      </w:r>
      <w:r w:rsidRPr="0094690C">
        <w:rPr>
          <w:rFonts w:cs="Times New Roman (Body CS)"/>
          <w:color w:val="A6A6A6" w:themeColor="background1" w:themeShade="A6"/>
        </w:rPr>
        <w:t>set-depth infinity Test</w:t>
      </w:r>
    </w:p>
    <w:p w14:paraId="0DC0F889" w14:textId="33D56369" w:rsidR="000B1FA1" w:rsidRPr="0094690C" w:rsidRDefault="000B1FA1"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set-depth infinity </w:t>
      </w:r>
      <w:proofErr w:type="spellStart"/>
      <w:r w:rsidRPr="0094690C">
        <w:rPr>
          <w:rFonts w:cs="Times New Roman (Body CS)"/>
          <w:color w:val="A6A6A6" w:themeColor="background1" w:themeShade="A6"/>
        </w:rPr>
        <w:t>Distrib</w:t>
      </w:r>
      <w:proofErr w:type="spellEnd"/>
      <w:r w:rsidRPr="0094690C">
        <w:rPr>
          <w:rFonts w:cs="Times New Roman (Body CS)"/>
          <w:color w:val="A6A6A6" w:themeColor="background1" w:themeShade="A6"/>
        </w:rPr>
        <w:t>/Doc</w:t>
      </w:r>
    </w:p>
    <w:p w14:paraId="1C537216" w14:textId="4633C257" w:rsidR="000B1FA1" w:rsidRPr="0094690C" w:rsidRDefault="000B1FA1"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set-depth infinity </w:t>
      </w:r>
      <w:proofErr w:type="spellStart"/>
      <w:r w:rsidRPr="0094690C">
        <w:rPr>
          <w:rFonts w:cs="Times New Roman (Body CS)"/>
          <w:color w:val="A6A6A6" w:themeColor="background1" w:themeShade="A6"/>
        </w:rPr>
        <w:t>Distrib</w:t>
      </w:r>
      <w:proofErr w:type="spellEnd"/>
      <w:r w:rsidRPr="0094690C">
        <w:rPr>
          <w:rFonts w:cs="Times New Roman (Body CS)"/>
          <w:color w:val="A6A6A6" w:themeColor="background1" w:themeShade="A6"/>
        </w:rPr>
        <w:t>/</w:t>
      </w:r>
      <w:proofErr w:type="spellStart"/>
      <w:r w:rsidR="00F11B66" w:rsidRPr="0094690C">
        <w:rPr>
          <w:rFonts w:cs="Times New Roman (Body CS)"/>
          <w:color w:val="A6A6A6" w:themeColor="background1" w:themeShade="A6"/>
        </w:rPr>
        <w:t>EPRITestCircuits</w:t>
      </w:r>
      <w:proofErr w:type="spellEnd"/>
    </w:p>
    <w:p w14:paraId="49470FBE" w14:textId="66A6A3A4" w:rsidR="00F11B66" w:rsidRPr="0094690C" w:rsidRDefault="00F11B66"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set-depth infinity </w:t>
      </w:r>
      <w:proofErr w:type="spellStart"/>
      <w:r w:rsidRPr="0094690C">
        <w:rPr>
          <w:rFonts w:cs="Times New Roman (Body CS)"/>
          <w:color w:val="A6A6A6" w:themeColor="background1" w:themeShade="A6"/>
        </w:rPr>
        <w:t>Distrib</w:t>
      </w:r>
      <w:proofErr w:type="spellEnd"/>
      <w:r w:rsidRPr="0094690C">
        <w:rPr>
          <w:rFonts w:cs="Times New Roman (Body CS)"/>
          <w:color w:val="A6A6A6" w:themeColor="background1" w:themeShade="A6"/>
        </w:rPr>
        <w:t>/</w:t>
      </w:r>
      <w:proofErr w:type="spellStart"/>
      <w:r w:rsidRPr="0094690C">
        <w:rPr>
          <w:rFonts w:cs="Times New Roman (Body CS)"/>
          <w:color w:val="A6A6A6" w:themeColor="background1" w:themeShade="A6"/>
        </w:rPr>
        <w:t>IEEETestCases</w:t>
      </w:r>
      <w:proofErr w:type="spellEnd"/>
    </w:p>
    <w:p w14:paraId="2F082600" w14:textId="2279775A" w:rsidR="00F11B66" w:rsidRDefault="00F11B66" w:rsidP="004129D0">
      <w:pPr>
        <w:pStyle w:val="ListParagraph"/>
        <w:numPr>
          <w:ilvl w:val="2"/>
          <w:numId w:val="7"/>
        </w:numPr>
        <w:ind w:left="1800"/>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set-depth infinity </w:t>
      </w:r>
      <w:proofErr w:type="spellStart"/>
      <w:r w:rsidRPr="0094690C">
        <w:rPr>
          <w:rFonts w:cs="Times New Roman (Body CS)"/>
          <w:color w:val="A6A6A6" w:themeColor="background1" w:themeShade="A6"/>
        </w:rPr>
        <w:t>Distrib</w:t>
      </w:r>
      <w:proofErr w:type="spellEnd"/>
      <w:r w:rsidRPr="0094690C">
        <w:rPr>
          <w:rFonts w:cs="Times New Roman (Body CS)"/>
          <w:color w:val="A6A6A6" w:themeColor="background1" w:themeShade="A6"/>
        </w:rPr>
        <w:t>/Examples</w:t>
      </w:r>
    </w:p>
    <w:p w14:paraId="1B4295D8" w14:textId="6F2E6A88" w:rsidR="00A05AC2" w:rsidRPr="0011365D" w:rsidRDefault="00A05AC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Common</w:t>
      </w:r>
    </w:p>
    <w:p w14:paraId="7F268464" w14:textId="741C373C" w:rsidR="00A05AC2" w:rsidRPr="0011365D" w:rsidRDefault="00A05AC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r w:rsidR="007B1302" w:rsidRPr="0011365D">
        <w:rPr>
          <w:b/>
        </w:rPr>
        <w:t>CMD</w:t>
      </w:r>
    </w:p>
    <w:p w14:paraId="03B1EDC3" w14:textId="797FE73D" w:rsidR="00A05AC2" w:rsidRPr="0094690C" w:rsidRDefault="00A05AC2" w:rsidP="004129D0">
      <w:pPr>
        <w:pStyle w:val="ListParagraph"/>
        <w:numPr>
          <w:ilvl w:val="2"/>
          <w:numId w:val="7"/>
        </w:numPr>
        <w:ind w:left="1800"/>
        <w:rPr>
          <w:rFonts w:cs="Times New Roman (Body CS)"/>
          <w:color w:val="A6A6A6" w:themeColor="background1" w:themeShade="A6"/>
        </w:rPr>
      </w:pPr>
      <w:proofErr w:type="spellStart"/>
      <w:r w:rsidRPr="0094690C">
        <w:rPr>
          <w:rFonts w:cs="Times New Roman (Body CS)"/>
          <w:color w:val="A6A6A6" w:themeColor="background1" w:themeShade="A6"/>
        </w:rPr>
        <w:t>svn</w:t>
      </w:r>
      <w:proofErr w:type="spellEnd"/>
      <w:r w:rsidRPr="0094690C">
        <w:rPr>
          <w:rFonts w:cs="Times New Roman (Body CS)"/>
          <w:color w:val="A6A6A6" w:themeColor="background1" w:themeShade="A6"/>
        </w:rPr>
        <w:t xml:space="preserve"> update --set-depth infinity Source/</w:t>
      </w:r>
      <w:r w:rsidR="007B1302" w:rsidRPr="0094690C">
        <w:rPr>
          <w:rFonts w:cs="Times New Roman (Body CS)"/>
          <w:color w:val="A6A6A6" w:themeColor="background1" w:themeShade="A6"/>
        </w:rPr>
        <w:t>DDLL</w:t>
      </w:r>
    </w:p>
    <w:p w14:paraId="5BFB0803" w14:textId="3AD70579" w:rsidR="00A05AC2" w:rsidRPr="0011365D" w:rsidRDefault="00A05AC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r w:rsidR="007B1302" w:rsidRPr="0011365D">
        <w:rPr>
          <w:b/>
        </w:rPr>
        <w:t>Controls</w:t>
      </w:r>
    </w:p>
    <w:p w14:paraId="486F4171" w14:textId="3A1E8C32" w:rsidR="00A05AC2" w:rsidRPr="0011365D" w:rsidRDefault="00A05AC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r w:rsidR="007B1302" w:rsidRPr="0011365D">
        <w:rPr>
          <w:b/>
        </w:rPr>
        <w:t>Executive</w:t>
      </w:r>
    </w:p>
    <w:p w14:paraId="40F53F8B" w14:textId="105346D9" w:rsidR="007B1302" w:rsidRPr="0011365D" w:rsidRDefault="007B130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General</w:t>
      </w:r>
    </w:p>
    <w:p w14:paraId="4BECDB0F" w14:textId="06E27A95" w:rsidR="00710B95" w:rsidRPr="0011365D" w:rsidRDefault="00710B95" w:rsidP="00710B95">
      <w:pPr>
        <w:pStyle w:val="ListParagraph"/>
        <w:numPr>
          <w:ilvl w:val="2"/>
          <w:numId w:val="7"/>
        </w:numPr>
        <w:ind w:left="1800"/>
        <w:rPr>
          <w:b/>
        </w:rPr>
      </w:pPr>
      <w:bookmarkStart w:id="7" w:name="_GoBack"/>
      <w:proofErr w:type="spellStart"/>
      <w:r w:rsidRPr="0011365D">
        <w:rPr>
          <w:b/>
        </w:rPr>
        <w:t>svn</w:t>
      </w:r>
      <w:proofErr w:type="spellEnd"/>
      <w:r w:rsidRPr="0011365D">
        <w:rPr>
          <w:b/>
        </w:rPr>
        <w:t xml:space="preserve"> update --set-depth infinity Source/</w:t>
      </w:r>
      <w:proofErr w:type="spellStart"/>
      <w:r>
        <w:rPr>
          <w:b/>
        </w:rPr>
        <w:t>generics.collections</w:t>
      </w:r>
      <w:proofErr w:type="spellEnd"/>
    </w:p>
    <w:bookmarkEnd w:id="7"/>
    <w:p w14:paraId="1B93881F" w14:textId="65D1B956" w:rsidR="007B1302" w:rsidRPr="0011365D" w:rsidRDefault="007B130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Meters</w:t>
      </w:r>
    </w:p>
    <w:p w14:paraId="05D9D1D3" w14:textId="4098A51B" w:rsidR="007B1302" w:rsidRPr="0011365D" w:rsidRDefault="007B1302"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r w:rsidR="00787367" w:rsidRPr="0011365D">
        <w:rPr>
          <w:b/>
        </w:rPr>
        <w:t>Shared</w:t>
      </w:r>
    </w:p>
    <w:p w14:paraId="3B02CF75" w14:textId="65431FD4" w:rsidR="00787367" w:rsidRPr="0011365D" w:rsidRDefault="00787367"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Parser</w:t>
      </w:r>
    </w:p>
    <w:p w14:paraId="75DD7C64" w14:textId="5B2901C6" w:rsidR="00787367" w:rsidRPr="0011365D" w:rsidRDefault="00787367"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proofErr w:type="spellStart"/>
      <w:r w:rsidRPr="0011365D">
        <w:rPr>
          <w:b/>
        </w:rPr>
        <w:t>PCElements</w:t>
      </w:r>
      <w:proofErr w:type="spellEnd"/>
    </w:p>
    <w:p w14:paraId="4CF9EDB5" w14:textId="4F35E923" w:rsidR="00787367" w:rsidRPr="0011365D" w:rsidRDefault="00787367" w:rsidP="004129D0">
      <w:pPr>
        <w:pStyle w:val="ListParagraph"/>
        <w:numPr>
          <w:ilvl w:val="2"/>
          <w:numId w:val="7"/>
        </w:numPr>
        <w:ind w:left="1800"/>
        <w:rPr>
          <w:b/>
        </w:rPr>
      </w:pPr>
      <w:proofErr w:type="spellStart"/>
      <w:r w:rsidRPr="0011365D">
        <w:rPr>
          <w:b/>
        </w:rPr>
        <w:t>svn</w:t>
      </w:r>
      <w:proofErr w:type="spellEnd"/>
      <w:r w:rsidRPr="0011365D">
        <w:rPr>
          <w:b/>
        </w:rPr>
        <w:t xml:space="preserve"> update --set-depth infinity Source/</w:t>
      </w:r>
      <w:proofErr w:type="spellStart"/>
      <w:r w:rsidRPr="0011365D">
        <w:rPr>
          <w:b/>
        </w:rPr>
        <w:t>PDElements</w:t>
      </w:r>
      <w:proofErr w:type="spellEnd"/>
    </w:p>
    <w:p w14:paraId="1AAECD8E" w14:textId="77777777" w:rsidR="004129D0" w:rsidRDefault="004129D0" w:rsidP="00D63756">
      <w:pPr>
        <w:pStyle w:val="ListParagraph"/>
        <w:numPr>
          <w:ilvl w:val="0"/>
          <w:numId w:val="7"/>
        </w:numPr>
      </w:pPr>
      <w:r>
        <w:t>Build and test OpenDSS</w:t>
      </w:r>
    </w:p>
    <w:p w14:paraId="1A003965" w14:textId="3EBACDD0" w:rsidR="00FA60CB" w:rsidRDefault="004129D0" w:rsidP="004129D0">
      <w:pPr>
        <w:pStyle w:val="ListParagraph"/>
        <w:numPr>
          <w:ilvl w:val="1"/>
          <w:numId w:val="7"/>
        </w:numPr>
      </w:pPr>
      <w:proofErr w:type="gramStart"/>
      <w:r w:rsidRPr="004129D0">
        <w:rPr>
          <w:b/>
        </w:rPr>
        <w:t>cd</w:t>
      </w:r>
      <w:r w:rsidR="00FA60CB" w:rsidRPr="004129D0">
        <w:rPr>
          <w:b/>
        </w:rPr>
        <w:t xml:space="preserve"> </w:t>
      </w:r>
      <w:r w:rsidR="00496181" w:rsidRPr="004129D0">
        <w:rPr>
          <w:b/>
          <w:i/>
        </w:rPr>
        <w:t>.</w:t>
      </w:r>
      <w:proofErr w:type="gramEnd"/>
      <w:r w:rsidR="00496181">
        <w:rPr>
          <w:b/>
          <w:i/>
        </w:rPr>
        <w:t>/Source/CMD</w:t>
      </w:r>
      <w:r w:rsidR="00FA60CB">
        <w:t xml:space="preserve"> in your command prompt</w:t>
      </w:r>
    </w:p>
    <w:p w14:paraId="60FFE93C" w14:textId="78A7E3B9" w:rsidR="005D41D2" w:rsidRDefault="005D41D2" w:rsidP="004129D0">
      <w:pPr>
        <w:pStyle w:val="ListParagraph"/>
        <w:numPr>
          <w:ilvl w:val="1"/>
          <w:numId w:val="7"/>
        </w:numPr>
        <w:rPr>
          <w:b/>
          <w:i/>
        </w:rPr>
      </w:pPr>
      <w:proofErr w:type="spellStart"/>
      <w:r w:rsidRPr="005D41D2">
        <w:rPr>
          <w:b/>
          <w:i/>
        </w:rPr>
        <w:t>mkdir</w:t>
      </w:r>
      <w:proofErr w:type="spellEnd"/>
      <w:r w:rsidRPr="005D41D2">
        <w:rPr>
          <w:b/>
          <w:i/>
        </w:rPr>
        <w:t xml:space="preserve"> units</w:t>
      </w:r>
      <w:r w:rsidR="004129D0">
        <w:t xml:space="preserve"> or </w:t>
      </w:r>
      <w:r w:rsidR="004129D0">
        <w:rPr>
          <w:b/>
          <w:i/>
        </w:rPr>
        <w:t>md units</w:t>
      </w:r>
    </w:p>
    <w:p w14:paraId="5BD8235F" w14:textId="1BBA2B07" w:rsidR="00B448C5" w:rsidRDefault="00B448C5" w:rsidP="004129D0">
      <w:pPr>
        <w:pStyle w:val="ListParagraph"/>
        <w:numPr>
          <w:ilvl w:val="1"/>
          <w:numId w:val="7"/>
        </w:numPr>
        <w:rPr>
          <w:b/>
          <w:i/>
        </w:rPr>
      </w:pPr>
      <w:proofErr w:type="spellStart"/>
      <w:r>
        <w:rPr>
          <w:b/>
          <w:i/>
        </w:rPr>
        <w:t>chmod</w:t>
      </w:r>
      <w:proofErr w:type="spellEnd"/>
      <w:r>
        <w:rPr>
          <w:b/>
          <w:i/>
        </w:rPr>
        <w:t xml:space="preserve"> +x *.</w:t>
      </w:r>
      <w:proofErr w:type="spellStart"/>
      <w:r>
        <w:rPr>
          <w:b/>
          <w:i/>
        </w:rPr>
        <w:t>sh</w:t>
      </w:r>
      <w:proofErr w:type="spellEnd"/>
      <w:r>
        <w:rPr>
          <w:i/>
        </w:rPr>
        <w:t xml:space="preserve"> </w:t>
      </w:r>
      <w:r>
        <w:t>(</w:t>
      </w:r>
      <w:r w:rsidR="00E440B9">
        <w:t xml:space="preserve">for the first time </w:t>
      </w:r>
      <w:r>
        <w:t>on Linux or Mac OS X)</w:t>
      </w:r>
    </w:p>
    <w:p w14:paraId="7C9222B5" w14:textId="5FCB3997" w:rsidR="004129D0" w:rsidRPr="005D41D2" w:rsidRDefault="004129D0" w:rsidP="004129D0">
      <w:pPr>
        <w:pStyle w:val="ListParagraph"/>
        <w:numPr>
          <w:ilvl w:val="1"/>
          <w:numId w:val="7"/>
        </w:numPr>
        <w:rPr>
          <w:b/>
          <w:i/>
        </w:rPr>
      </w:pPr>
      <w:r>
        <w:rPr>
          <w:b/>
          <w:i/>
        </w:rPr>
        <w:t>./build.sh</w:t>
      </w:r>
      <w:r>
        <w:t xml:space="preserve"> or </w:t>
      </w:r>
      <w:r>
        <w:rPr>
          <w:b/>
          <w:i/>
        </w:rPr>
        <w:t>build.bat</w:t>
      </w:r>
    </w:p>
    <w:p w14:paraId="785066AA" w14:textId="0651A934" w:rsidR="004129D0" w:rsidRDefault="004129D0" w:rsidP="004129D0">
      <w:pPr>
        <w:pStyle w:val="ListParagraph"/>
        <w:numPr>
          <w:ilvl w:val="1"/>
          <w:numId w:val="7"/>
        </w:numPr>
        <w:rPr>
          <w:b/>
          <w:i/>
        </w:rPr>
      </w:pPr>
      <w:r w:rsidRPr="004129D0">
        <w:rPr>
          <w:b/>
          <w:i/>
        </w:rPr>
        <w:t>cd test</w:t>
      </w:r>
    </w:p>
    <w:p w14:paraId="05D4E791" w14:textId="22DF64E4" w:rsidR="00E440B9" w:rsidRPr="00E440B9" w:rsidRDefault="00E440B9" w:rsidP="00E440B9">
      <w:pPr>
        <w:pStyle w:val="ListParagraph"/>
        <w:numPr>
          <w:ilvl w:val="1"/>
          <w:numId w:val="7"/>
        </w:numPr>
        <w:rPr>
          <w:b/>
          <w:i/>
        </w:rPr>
      </w:pPr>
      <w:proofErr w:type="spellStart"/>
      <w:r>
        <w:rPr>
          <w:b/>
          <w:i/>
        </w:rPr>
        <w:t>chmod</w:t>
      </w:r>
      <w:proofErr w:type="spellEnd"/>
      <w:r>
        <w:rPr>
          <w:b/>
          <w:i/>
        </w:rPr>
        <w:t xml:space="preserve"> +x *.</w:t>
      </w:r>
      <w:proofErr w:type="spellStart"/>
      <w:r>
        <w:rPr>
          <w:b/>
          <w:i/>
        </w:rPr>
        <w:t>sh</w:t>
      </w:r>
      <w:proofErr w:type="spellEnd"/>
      <w:r>
        <w:rPr>
          <w:i/>
        </w:rPr>
        <w:t xml:space="preserve"> </w:t>
      </w:r>
      <w:r>
        <w:t>(for the first time on Linux or Mac OS X)</w:t>
      </w:r>
    </w:p>
    <w:p w14:paraId="413F432A" w14:textId="39EB2D42" w:rsidR="004129D0" w:rsidRPr="00043ED8" w:rsidRDefault="004129D0" w:rsidP="004129D0">
      <w:pPr>
        <w:pStyle w:val="ListParagraph"/>
        <w:numPr>
          <w:ilvl w:val="1"/>
          <w:numId w:val="7"/>
        </w:numPr>
        <w:rPr>
          <w:b/>
          <w:i/>
        </w:rPr>
      </w:pPr>
      <w:proofErr w:type="gramStart"/>
      <w:r>
        <w:rPr>
          <w:b/>
          <w:i/>
        </w:rPr>
        <w:t>./</w:t>
      </w:r>
      <w:proofErr w:type="spellStart"/>
      <w:proofErr w:type="gramEnd"/>
      <w:r>
        <w:rPr>
          <w:b/>
          <w:i/>
        </w:rPr>
        <w:t>opendsscmd</w:t>
      </w:r>
      <w:proofErr w:type="spellEnd"/>
      <w:r>
        <w:t xml:space="preserve"> and see if the command history works. Type “q” or ctrl-C to exit.</w:t>
      </w:r>
    </w:p>
    <w:p w14:paraId="0E341DDD" w14:textId="62184105" w:rsidR="00043ED8" w:rsidRPr="004129D0" w:rsidRDefault="00043ED8" w:rsidP="00AB6D1B">
      <w:pPr>
        <w:pStyle w:val="ListParagraph"/>
        <w:numPr>
          <w:ilvl w:val="2"/>
          <w:numId w:val="7"/>
        </w:numPr>
        <w:ind w:left="1800"/>
        <w:rPr>
          <w:b/>
          <w:i/>
        </w:rPr>
      </w:pPr>
      <w:r>
        <w:t>libgcc_s_seh-1.dll might not be found on Windows</w:t>
      </w:r>
      <w:r w:rsidR="004E2CBF">
        <w:t xml:space="preserve">. In that case, unzip </w:t>
      </w:r>
      <w:hyperlink r:id="rId15" w:history="1">
        <w:r w:rsidR="004E2CBF" w:rsidRPr="00AB6D1B">
          <w:rPr>
            <w:rStyle w:val="Hyperlink"/>
          </w:rPr>
          <w:t>https://github.com/pnnl/tesp/blob/master/install/Windows/MinGWredist.zip</w:t>
        </w:r>
      </w:hyperlink>
      <w:r w:rsidR="00AB6D1B">
        <w:t xml:space="preserve"> into c:\opendsscmd</w:t>
      </w:r>
      <w:r w:rsidR="004E2CBF">
        <w:t xml:space="preserve"> </w:t>
      </w:r>
    </w:p>
    <w:p w14:paraId="00A0E183" w14:textId="76BD889F" w:rsidR="00642BCD" w:rsidRDefault="004129D0" w:rsidP="004129D0">
      <w:pPr>
        <w:pStyle w:val="ListParagraph"/>
        <w:numPr>
          <w:ilvl w:val="1"/>
          <w:numId w:val="7"/>
        </w:numPr>
      </w:pPr>
      <w:r>
        <w:t xml:space="preserve"> </w:t>
      </w:r>
      <w:proofErr w:type="gramStart"/>
      <w:r w:rsidR="00FA60CB" w:rsidRPr="00FA60CB">
        <w:rPr>
          <w:b/>
          <w:i/>
        </w:rPr>
        <w:t>./</w:t>
      </w:r>
      <w:proofErr w:type="spellStart"/>
      <w:proofErr w:type="gramEnd"/>
      <w:r w:rsidR="00FA60CB" w:rsidRPr="00FA60CB">
        <w:rPr>
          <w:b/>
          <w:i/>
        </w:rPr>
        <w:t>opendsscmd</w:t>
      </w:r>
      <w:proofErr w:type="spellEnd"/>
      <w:r w:rsidR="00FA60CB" w:rsidRPr="00FA60CB">
        <w:rPr>
          <w:b/>
          <w:i/>
        </w:rPr>
        <w:t xml:space="preserve"> IEEE13Nodeckt.dss</w:t>
      </w:r>
      <w:r>
        <w:t>. It should solve a 13-bus circuit, exit, and open a text editor on the voltage results.</w:t>
      </w:r>
      <w:r w:rsidR="00E3691B">
        <w:t xml:space="preserve"> </w:t>
      </w:r>
      <w:r w:rsidR="00C42DC0">
        <w:t>How</w:t>
      </w:r>
      <w:r w:rsidR="008B0834">
        <w:t>e</w:t>
      </w:r>
      <w:r w:rsidR="00C42DC0">
        <w:t>ver, this command</w:t>
      </w:r>
      <w:r w:rsidR="00E3691B">
        <w:t xml:space="preserve"> may fail to find the circuit, especially if you skipped step 6e. In that case, try again.  This is Open Issue #3. </w:t>
      </w:r>
    </w:p>
    <w:p w14:paraId="204377C2" w14:textId="2BE638FB" w:rsidR="005C0A93" w:rsidRDefault="005C0A93" w:rsidP="004129D0">
      <w:pPr>
        <w:pStyle w:val="ListParagraph"/>
        <w:numPr>
          <w:ilvl w:val="1"/>
          <w:numId w:val="7"/>
        </w:numPr>
      </w:pPr>
      <w:r>
        <w:t xml:space="preserve">If FNCS is installed, test that connection with </w:t>
      </w:r>
      <w:r w:rsidRPr="005C0A93">
        <w:rPr>
          <w:b/>
          <w:i/>
        </w:rPr>
        <w:t>./test_fncs.sh</w:t>
      </w:r>
      <w:r>
        <w:t xml:space="preserve"> or </w:t>
      </w:r>
      <w:r w:rsidRPr="005C0A93">
        <w:rPr>
          <w:b/>
          <w:i/>
        </w:rPr>
        <w:t>test_fncs.bat</w:t>
      </w:r>
      <w:r>
        <w:t xml:space="preserve">. Look for results in </w:t>
      </w:r>
      <w:r w:rsidRPr="005C0A93">
        <w:rPr>
          <w:b/>
          <w:i/>
        </w:rPr>
        <w:t>*.log</w:t>
      </w:r>
      <w:r>
        <w:t xml:space="preserve"> and </w:t>
      </w:r>
      <w:proofErr w:type="spellStart"/>
      <w:r w:rsidRPr="005C0A93">
        <w:rPr>
          <w:b/>
          <w:i/>
        </w:rPr>
        <w:t>tracer.out</w:t>
      </w:r>
      <w:proofErr w:type="spellEnd"/>
      <w:r>
        <w:t>.</w:t>
      </w:r>
    </w:p>
    <w:p w14:paraId="6C79D41C" w14:textId="585FDC44" w:rsidR="000B0C3B" w:rsidRDefault="000B0C3B" w:rsidP="005D54BF">
      <w:pPr>
        <w:pStyle w:val="Heading2"/>
      </w:pPr>
      <w:bookmarkStart w:id="8" w:name="_Toc9515260"/>
      <w:r>
        <w:t>Using Lazarus</w:t>
      </w:r>
      <w:r w:rsidR="00F02E16">
        <w:t xml:space="preserve"> instead of FPC from the Command Line</w:t>
      </w:r>
      <w:bookmarkEnd w:id="8"/>
    </w:p>
    <w:p w14:paraId="34CFC64E" w14:textId="646F0B7B" w:rsidR="005E21CF" w:rsidRPr="005E21CF" w:rsidRDefault="003756E8" w:rsidP="005E21CF">
      <w:r>
        <w:t>Instead of the build scripts, you will open the project file ~/</w:t>
      </w:r>
      <w:proofErr w:type="spellStart"/>
      <w:r>
        <w:t>src</w:t>
      </w:r>
      <w:proofErr w:type="spellEnd"/>
      <w:r>
        <w:t>/OpenDSS/Source/CMD/</w:t>
      </w:r>
      <w:proofErr w:type="spellStart"/>
      <w:r>
        <w:t>opendsscmd.lpi</w:t>
      </w:r>
      <w:proofErr w:type="spellEnd"/>
      <w:r>
        <w:t xml:space="preserve"> from the Lazarus IDE. The IDE provides more convenient management of project files, builds and error messages. To install the IDE o</w:t>
      </w:r>
      <w:r w:rsidR="00553753">
        <w:t>n Ubuntu</w:t>
      </w:r>
      <w:r w:rsidR="005E21CF">
        <w:t xml:space="preserve">, </w:t>
      </w:r>
      <w:proofErr w:type="spellStart"/>
      <w:r w:rsidR="005E21CF" w:rsidRPr="00553753">
        <w:rPr>
          <w:b/>
          <w:i/>
        </w:rPr>
        <w:t>sudo</w:t>
      </w:r>
      <w:proofErr w:type="spellEnd"/>
      <w:r w:rsidR="005E21CF" w:rsidRPr="00553753">
        <w:rPr>
          <w:b/>
          <w:i/>
        </w:rPr>
        <w:t xml:space="preserve"> apt-get install </w:t>
      </w:r>
      <w:proofErr w:type="spellStart"/>
      <w:r w:rsidR="005E21CF" w:rsidRPr="00553753">
        <w:rPr>
          <w:b/>
          <w:i/>
        </w:rPr>
        <w:t>lazarus</w:t>
      </w:r>
      <w:proofErr w:type="spellEnd"/>
      <w:r w:rsidR="005E21CF">
        <w:t xml:space="preserve"> works. On Windows and Mac, </w:t>
      </w:r>
      <w:r w:rsidR="00553753">
        <w:t>you can download a combined package of</w:t>
      </w:r>
      <w:r w:rsidR="005E21CF">
        <w:t xml:space="preserve"> Lazarus 1.6 and FPC 3.0 from </w:t>
      </w:r>
      <w:hyperlink r:id="rId16" w:history="1">
        <w:r w:rsidR="005E21CF" w:rsidRPr="00EB0311">
          <w:rPr>
            <w:rStyle w:val="Hyperlink"/>
          </w:rPr>
          <w:t>http://www.lazarus-ide.org/</w:t>
        </w:r>
      </w:hyperlink>
    </w:p>
    <w:p w14:paraId="18CB1782" w14:textId="74527845" w:rsidR="000B0C3B" w:rsidRPr="000B0C3B" w:rsidRDefault="00E92033" w:rsidP="00E92033">
      <w:r>
        <w:t>On the Mac, pay close attention to</w:t>
      </w:r>
      <w:r w:rsidR="009E0E78">
        <w:t xml:space="preserve"> </w:t>
      </w:r>
      <w:hyperlink r:id="rId17" w:history="1">
        <w:r w:rsidR="009E0E78" w:rsidRPr="0046115A">
          <w:rPr>
            <w:rStyle w:val="Hyperlink"/>
          </w:rPr>
          <w:t>http://wiki.freepascal.org/Installing_Lazarus_on_MacOS_X</w:t>
        </w:r>
      </w:hyperlink>
      <w:r w:rsidR="009E0E78">
        <w:t xml:space="preserve">  </w:t>
      </w:r>
      <w:r>
        <w:t xml:space="preserve">for setting up </w:t>
      </w:r>
      <w:proofErr w:type="spellStart"/>
      <w:r>
        <w:t>gdb</w:t>
      </w:r>
      <w:proofErr w:type="spellEnd"/>
      <w:r>
        <w:t xml:space="preserve">. When you start the </w:t>
      </w:r>
      <w:r w:rsidR="009E0E78">
        <w:t>Lazarus IDE for the first time; it should find the debugger (</w:t>
      </w:r>
      <w:proofErr w:type="spellStart"/>
      <w:r w:rsidR="009E0E78">
        <w:t>gdb</w:t>
      </w:r>
      <w:proofErr w:type="spellEnd"/>
      <w:r w:rsidR="009E0E78">
        <w:t xml:space="preserve">) and </w:t>
      </w:r>
      <w:r w:rsidR="003C0D72">
        <w:lastRenderedPageBreak/>
        <w:t xml:space="preserve">possibly </w:t>
      </w:r>
      <w:r w:rsidR="009E0E78">
        <w:t xml:space="preserve">two compilers. </w:t>
      </w:r>
      <w:r w:rsidR="009E0E78" w:rsidRPr="003C0D72">
        <w:rPr>
          <w:b/>
          <w:u w:val="single"/>
        </w:rPr>
        <w:t xml:space="preserve">Choose the </w:t>
      </w:r>
      <w:proofErr w:type="spellStart"/>
      <w:r w:rsidR="009E0E78" w:rsidRPr="003C0D72">
        <w:rPr>
          <w:b/>
          <w:u w:val="single"/>
        </w:rPr>
        <w:t>fpc</w:t>
      </w:r>
      <w:proofErr w:type="spellEnd"/>
      <w:r w:rsidR="009E0E78" w:rsidRPr="003C0D72">
        <w:rPr>
          <w:b/>
          <w:u w:val="single"/>
        </w:rPr>
        <w:t xml:space="preserve"> compiler</w:t>
      </w:r>
      <w:r w:rsidR="009E0E78">
        <w:t>, not the default ppc386 compiler. Otherwise, you can only make 32-bit executables from Lazarus. If necessary, you can fix this later from the IDE Tools / Options menu.</w:t>
      </w:r>
      <w:r>
        <w:t xml:space="preserve"> However, the Lazarus IDE on Mac does not fully support Carbon, meaning that it can </w:t>
      </w:r>
      <w:r w:rsidR="003C0D72">
        <w:t xml:space="preserve">practically </w:t>
      </w:r>
      <w:r>
        <w:t>only create 32-bit GUI applications. This is a significant barrier to the possible cross-platform GUI for OpenDSS, at least one based on free development tools.</w:t>
      </w:r>
    </w:p>
    <w:p w14:paraId="3DF96131" w14:textId="45BA2550" w:rsidR="005D54BF" w:rsidRDefault="005D54BF" w:rsidP="005D54BF">
      <w:pPr>
        <w:pStyle w:val="Heading2"/>
      </w:pPr>
      <w:bookmarkStart w:id="9" w:name="_Toc9515261"/>
      <w:r>
        <w:t xml:space="preserve">Preliminary Steps for </w:t>
      </w:r>
      <w:r w:rsidR="00B44CA0">
        <w:t xml:space="preserve">MSYS on </w:t>
      </w:r>
      <w:r>
        <w:t>Windows; not building GridLAB-D</w:t>
      </w:r>
      <w:bookmarkEnd w:id="9"/>
    </w:p>
    <w:p w14:paraId="231263B4" w14:textId="77777777" w:rsidR="005D54BF" w:rsidRPr="00A92C23" w:rsidRDefault="005D54BF" w:rsidP="005D54BF">
      <w:r>
        <w:t>These were tested on Windows 10 and Windows 7:</w:t>
      </w:r>
    </w:p>
    <w:p w14:paraId="1387AE22" w14:textId="70B5F79A" w:rsidR="005D54BF" w:rsidRDefault="005D54BF" w:rsidP="005D54BF">
      <w:pPr>
        <w:pStyle w:val="ListParagraph"/>
        <w:numPr>
          <w:ilvl w:val="0"/>
          <w:numId w:val="5"/>
        </w:numPr>
      </w:pPr>
      <w:r>
        <w:t xml:space="preserve">Download and install </w:t>
      </w:r>
      <w:r w:rsidR="002D1AC1">
        <w:t xml:space="preserve">64-bit </w:t>
      </w:r>
      <w:r>
        <w:t xml:space="preserve">GCC from </w:t>
      </w:r>
      <w:hyperlink r:id="rId18" w:history="1">
        <w:r w:rsidRPr="00EB0311">
          <w:rPr>
            <w:rStyle w:val="Hyperlink"/>
          </w:rPr>
          <w:t>http://tdm-gcc.tdragon.net</w:t>
        </w:r>
      </w:hyperlink>
    </w:p>
    <w:p w14:paraId="57301B9A" w14:textId="77777777" w:rsidR="005D54BF" w:rsidRDefault="005D54BF" w:rsidP="005D54BF">
      <w:pPr>
        <w:pStyle w:val="ListParagraph"/>
        <w:numPr>
          <w:ilvl w:val="0"/>
          <w:numId w:val="5"/>
        </w:numPr>
      </w:pPr>
      <w:r>
        <w:t xml:space="preserve">Download and install just MSYS 1.0.11 from </w:t>
      </w:r>
      <w:hyperlink r:id="rId19" w:history="1">
        <w:r w:rsidRPr="00301193">
          <w:rPr>
            <w:rStyle w:val="Hyperlink"/>
          </w:rPr>
          <w:t>www.mingw.org/wiki/msys</w:t>
        </w:r>
      </w:hyperlink>
      <w:r>
        <w:rPr>
          <w:rStyle w:val="Hyperlink"/>
        </w:rPr>
        <w:t xml:space="preserve">. </w:t>
      </w:r>
      <w:r>
        <w:t>During the “post install” procedure:</w:t>
      </w:r>
    </w:p>
    <w:p w14:paraId="6B9FC732" w14:textId="77777777" w:rsidR="005D54BF" w:rsidRDefault="005D54BF" w:rsidP="005D54BF">
      <w:pPr>
        <w:pStyle w:val="ListParagraph"/>
        <w:numPr>
          <w:ilvl w:val="1"/>
          <w:numId w:val="5"/>
        </w:numPr>
        <w:ind w:left="1080"/>
      </w:pPr>
      <w:r>
        <w:t>answer [y] that MinGW is installed</w:t>
      </w:r>
    </w:p>
    <w:p w14:paraId="3A1FBDB3" w14:textId="3577C7DF" w:rsidR="005D54BF" w:rsidRDefault="005D54BF" w:rsidP="005E21CF">
      <w:pPr>
        <w:pStyle w:val="ListParagraph"/>
        <w:numPr>
          <w:ilvl w:val="1"/>
          <w:numId w:val="5"/>
        </w:numPr>
        <w:ind w:left="1080"/>
      </w:pPr>
      <w:r>
        <w:t>answer c:/TDM-GCC-64 for the location of MinGW</w:t>
      </w:r>
    </w:p>
    <w:p w14:paraId="4F3B982B" w14:textId="3AA911D1" w:rsidR="00703871" w:rsidRDefault="00703871" w:rsidP="00B013B6">
      <w:pPr>
        <w:pStyle w:val="ListParagraph"/>
        <w:numPr>
          <w:ilvl w:val="0"/>
          <w:numId w:val="5"/>
        </w:numPr>
      </w:pPr>
      <w:r>
        <w:t xml:space="preserve">If you don’t have an SVN client, </w:t>
      </w:r>
      <w:r w:rsidR="00B013B6">
        <w:t>install</w:t>
      </w:r>
      <w:r>
        <w:t xml:space="preserve"> from </w:t>
      </w:r>
      <w:hyperlink r:id="rId20" w:history="1">
        <w:r w:rsidR="00B013B6" w:rsidRPr="00B013B6">
          <w:rPr>
            <w:rStyle w:val="Hyperlink"/>
          </w:rPr>
          <w:t>https://tortoisesvn.net/</w:t>
        </w:r>
      </w:hyperlink>
      <w:r w:rsidR="00B013B6">
        <w:t xml:space="preserve"> </w:t>
      </w:r>
    </w:p>
    <w:p w14:paraId="38455FCF" w14:textId="3AEE8D15" w:rsidR="00B013B6" w:rsidRDefault="00B013B6" w:rsidP="00B013B6">
      <w:pPr>
        <w:pStyle w:val="ListParagraph"/>
        <w:numPr>
          <w:ilvl w:val="1"/>
          <w:numId w:val="5"/>
        </w:numPr>
        <w:ind w:left="1080"/>
      </w:pPr>
      <w:r>
        <w:t>On the “Custom Setup” page, select “Command Line Tools” for inclusion</w:t>
      </w:r>
    </w:p>
    <w:p w14:paraId="6CA732D9" w14:textId="37FC02FF" w:rsidR="003A289F" w:rsidRDefault="003A289F" w:rsidP="003A289F">
      <w:pPr>
        <w:pStyle w:val="ListParagraph"/>
        <w:numPr>
          <w:ilvl w:val="0"/>
          <w:numId w:val="5"/>
        </w:numPr>
      </w:pPr>
      <w:r>
        <w:t xml:space="preserve">If you don’t have a Git client, install from </w:t>
      </w:r>
      <w:hyperlink r:id="rId21" w:history="1">
        <w:r w:rsidRPr="003A289F">
          <w:rPr>
            <w:rStyle w:val="Hyperlink"/>
          </w:rPr>
          <w:t>https://www.sourcetreeapp.com/</w:t>
        </w:r>
      </w:hyperlink>
      <w:r>
        <w:t xml:space="preserve"> </w:t>
      </w:r>
    </w:p>
    <w:p w14:paraId="5A0BBE7C" w14:textId="72E1A768" w:rsidR="00BE4A36" w:rsidRDefault="00BE4A36" w:rsidP="00BE4A36">
      <w:pPr>
        <w:pStyle w:val="ListParagraph"/>
        <w:numPr>
          <w:ilvl w:val="1"/>
          <w:numId w:val="5"/>
        </w:numPr>
        <w:ind w:left="1080"/>
      </w:pPr>
      <w:r>
        <w:t>To use the command line Git from SourceTree on Windows, you may use the “Actions/Open in Terminal” menu command</w:t>
      </w:r>
    </w:p>
    <w:p w14:paraId="55E02F86" w14:textId="0D70C5B3" w:rsidR="00BE4A36" w:rsidRDefault="00BE4A36" w:rsidP="00BE4A36">
      <w:pPr>
        <w:pStyle w:val="ListParagraph"/>
        <w:numPr>
          <w:ilvl w:val="1"/>
          <w:numId w:val="5"/>
        </w:numPr>
        <w:ind w:left="1080"/>
      </w:pPr>
      <w:r>
        <w:t xml:space="preserve">You may also install the command line Git from </w:t>
      </w:r>
      <w:hyperlink r:id="rId22" w:history="1">
        <w:r w:rsidRPr="00BE4A36">
          <w:rPr>
            <w:rStyle w:val="Hyperlink"/>
          </w:rPr>
          <w:t>https://git-scm.com/downloads</w:t>
        </w:r>
      </w:hyperlink>
    </w:p>
    <w:p w14:paraId="473B1D6C" w14:textId="2A99EA75" w:rsidR="00427472" w:rsidRDefault="00427472" w:rsidP="00085EFE">
      <w:pPr>
        <w:pStyle w:val="ListParagraph"/>
        <w:numPr>
          <w:ilvl w:val="0"/>
          <w:numId w:val="5"/>
        </w:numPr>
      </w:pPr>
      <w:r>
        <w:t xml:space="preserve">If you don’t have </w:t>
      </w:r>
      <w:proofErr w:type="spellStart"/>
      <w:r>
        <w:t>Cmake</w:t>
      </w:r>
      <w:proofErr w:type="spellEnd"/>
      <w:r>
        <w:t xml:space="preserve">, install from </w:t>
      </w:r>
      <w:hyperlink r:id="rId23" w:history="1">
        <w:r w:rsidR="00085EFE" w:rsidRPr="00085EFE">
          <w:rPr>
            <w:rStyle w:val="Hyperlink"/>
          </w:rPr>
          <w:t>https://cmake.org/</w:t>
        </w:r>
      </w:hyperlink>
    </w:p>
    <w:p w14:paraId="6DC45FC5" w14:textId="1F990F4E" w:rsidR="00085EFE" w:rsidRDefault="00085EFE" w:rsidP="00085EFE">
      <w:pPr>
        <w:pStyle w:val="ListParagraph"/>
        <w:numPr>
          <w:ilvl w:val="1"/>
          <w:numId w:val="5"/>
        </w:numPr>
        <w:ind w:left="1080"/>
      </w:pPr>
      <w:r>
        <w:t xml:space="preserve">Choose to add </w:t>
      </w:r>
      <w:proofErr w:type="spellStart"/>
      <w:r>
        <w:t>Cmake</w:t>
      </w:r>
      <w:proofErr w:type="spellEnd"/>
      <w:r>
        <w:t xml:space="preserve"> to the system path</w:t>
      </w:r>
    </w:p>
    <w:p w14:paraId="4DECE2A6" w14:textId="1F89D429" w:rsidR="00085EFE" w:rsidRDefault="00085EFE" w:rsidP="00085EFE">
      <w:pPr>
        <w:pStyle w:val="ListParagraph"/>
        <w:numPr>
          <w:ilvl w:val="1"/>
          <w:numId w:val="5"/>
        </w:numPr>
        <w:ind w:left="1080"/>
      </w:pPr>
      <w:r>
        <w:t>Change location to c:\cmake\, which is better for MSYS</w:t>
      </w:r>
    </w:p>
    <w:p w14:paraId="059CF8D9" w14:textId="49B3F35D" w:rsidR="00C11F01" w:rsidRDefault="00C11F01" w:rsidP="00C11F01">
      <w:r>
        <w:t xml:space="preserve">Now that the GridLAB-D project has adopted MSYS2, the process in section </w:t>
      </w:r>
      <w:r>
        <w:fldChar w:fldCharType="begin"/>
      </w:r>
      <w:r>
        <w:instrText xml:space="preserve"> REF _Ref9511328 \r \h </w:instrText>
      </w:r>
      <w:r>
        <w:fldChar w:fldCharType="separate"/>
      </w:r>
      <w:r>
        <w:t>2.1</w:t>
      </w:r>
      <w:r>
        <w:fldChar w:fldCharType="end"/>
      </w:r>
      <w:r>
        <w:t xml:space="preserve"> will be much easier.</w:t>
      </w:r>
    </w:p>
    <w:p w14:paraId="2D308EE7" w14:textId="20495A45" w:rsidR="0090432C" w:rsidRDefault="0090432C" w:rsidP="004D06C8">
      <w:pPr>
        <w:pStyle w:val="Heading2"/>
      </w:pPr>
      <w:bookmarkStart w:id="10" w:name="_Toc9515262"/>
      <w:r>
        <w:t>Other OpenDSS Development Branches</w:t>
      </w:r>
      <w:bookmarkEnd w:id="10"/>
    </w:p>
    <w:p w14:paraId="4F71657F" w14:textId="77777777" w:rsidR="00765C76" w:rsidRDefault="00765C76" w:rsidP="0090432C">
      <w:r>
        <w:t>EPRI’s parallelization, which is Windows only and requires Delphi.</w:t>
      </w:r>
    </w:p>
    <w:p w14:paraId="6C7A6910" w14:textId="17F59A5F" w:rsidR="005902AE" w:rsidRDefault="00597409" w:rsidP="00765C76">
      <w:pPr>
        <w:pStyle w:val="ListParagraph"/>
        <w:numPr>
          <w:ilvl w:val="0"/>
          <w:numId w:val="29"/>
        </w:numPr>
      </w:pPr>
      <w:hyperlink r:id="rId24" w:history="1">
        <w:r w:rsidR="00765C76" w:rsidRPr="00765C76">
          <w:rPr>
            <w:rStyle w:val="Hyperlink"/>
          </w:rPr>
          <w:t>https://sourceforge.net/p/electricdss/code/HEAD/tree/trunk/Parallel_Version/</w:t>
        </w:r>
      </w:hyperlink>
    </w:p>
    <w:p w14:paraId="5E8915EF" w14:textId="0D342E11" w:rsidR="006057A4" w:rsidRDefault="006057A4" w:rsidP="00765C76">
      <w:r>
        <w:t xml:space="preserve">A mirrored-repository </w:t>
      </w:r>
      <w:proofErr w:type="spellStart"/>
      <w:r>
        <w:t>Makefile</w:t>
      </w:r>
      <w:proofErr w:type="spellEnd"/>
      <w:r>
        <w:t>:</w:t>
      </w:r>
    </w:p>
    <w:p w14:paraId="468A91F2" w14:textId="4023280D" w:rsidR="00CE68F8" w:rsidRPr="00CE68F8" w:rsidRDefault="00597409" w:rsidP="00CE68F8">
      <w:pPr>
        <w:pStyle w:val="ListParagraph"/>
        <w:numPr>
          <w:ilvl w:val="0"/>
          <w:numId w:val="29"/>
        </w:numPr>
        <w:rPr>
          <w:rFonts w:eastAsia="Times New Roman" w:cs="Times New Roman"/>
          <w:sz w:val="24"/>
          <w:szCs w:val="24"/>
        </w:rPr>
      </w:pPr>
      <w:hyperlink r:id="rId25" w:history="1">
        <w:r w:rsidR="00CE68F8" w:rsidRPr="00CE68F8">
          <w:rPr>
            <w:rStyle w:val="Hyperlink"/>
            <w:rFonts w:ascii="Calibri" w:eastAsia="Times New Roman" w:hAnsi="Calibri" w:cs="Times New Roman"/>
            <w:color w:val="954F72"/>
          </w:rPr>
          <w:t>https://github.com/Muxelmann/OpenDSSDirect.make</w:t>
        </w:r>
      </w:hyperlink>
    </w:p>
    <w:p w14:paraId="2895F20F" w14:textId="1482BF0F" w:rsidR="00765C76" w:rsidRDefault="00765C76" w:rsidP="00765C76">
      <w:r>
        <w:t>NREL’s Python interface to the direct-call, shared library version</w:t>
      </w:r>
      <w:r w:rsidR="006057A4">
        <w:t>:</w:t>
      </w:r>
    </w:p>
    <w:p w14:paraId="23866865" w14:textId="67CF4A2F" w:rsidR="00C65A48" w:rsidRPr="00C65A48" w:rsidRDefault="00597409" w:rsidP="00C65A48">
      <w:pPr>
        <w:pStyle w:val="ListParagraph"/>
        <w:numPr>
          <w:ilvl w:val="0"/>
          <w:numId w:val="29"/>
        </w:numPr>
        <w:rPr>
          <w:rFonts w:eastAsia="Times New Roman" w:cs="Times New Roman"/>
          <w:sz w:val="24"/>
          <w:szCs w:val="24"/>
        </w:rPr>
      </w:pPr>
      <w:hyperlink r:id="rId26" w:history="1">
        <w:r w:rsidR="00C65A48" w:rsidRPr="00C65A48">
          <w:rPr>
            <w:rStyle w:val="Hyperlink"/>
            <w:rFonts w:ascii="Calibri" w:eastAsia="Times New Roman" w:hAnsi="Calibri" w:cs="Times New Roman"/>
            <w:color w:val="954F72"/>
          </w:rPr>
          <w:t>https://github.com/NREL/OpenDSSDirect.py/</w:t>
        </w:r>
      </w:hyperlink>
    </w:p>
    <w:p w14:paraId="68939437" w14:textId="76E854B9" w:rsidR="00765C76" w:rsidRDefault="00765C76" w:rsidP="00765C76">
      <w:r>
        <w:t>EPRI’s Julia interface to the direct-call, shared library version</w:t>
      </w:r>
      <w:r w:rsidR="006057A4">
        <w:t>:</w:t>
      </w:r>
    </w:p>
    <w:p w14:paraId="4AD19CF8" w14:textId="7BF5E606" w:rsidR="00C65A48" w:rsidRPr="00C65A48" w:rsidRDefault="00597409" w:rsidP="00C65A48">
      <w:pPr>
        <w:pStyle w:val="ListParagraph"/>
        <w:numPr>
          <w:ilvl w:val="0"/>
          <w:numId w:val="29"/>
        </w:numPr>
        <w:rPr>
          <w:rFonts w:eastAsia="Times New Roman" w:cs="Times New Roman"/>
          <w:sz w:val="24"/>
          <w:szCs w:val="24"/>
        </w:rPr>
      </w:pPr>
      <w:hyperlink r:id="rId27" w:history="1">
        <w:r w:rsidR="00C65A48" w:rsidRPr="00C65A48">
          <w:rPr>
            <w:rStyle w:val="Hyperlink"/>
            <w:rFonts w:ascii="Calibri" w:eastAsia="Times New Roman" w:hAnsi="Calibri" w:cs="Times New Roman"/>
            <w:color w:val="954F72"/>
          </w:rPr>
          <w:t>https://github.com/tshort/OpenDSSDirect.jl</w:t>
        </w:r>
      </w:hyperlink>
    </w:p>
    <w:p w14:paraId="7B43C78C" w14:textId="469FD002" w:rsidR="00765C76" w:rsidRDefault="00765C76" w:rsidP="00765C76">
      <w:r>
        <w:t>The</w:t>
      </w:r>
      <w:r w:rsidR="006057A4">
        <w:t>se last two</w:t>
      </w:r>
      <w:r>
        <w:t xml:space="preserve"> NREL and EPRI interfaces </w:t>
      </w:r>
      <w:r w:rsidR="00CE68F8">
        <w:t xml:space="preserve">to the shared library </w:t>
      </w:r>
      <w:r>
        <w:t>are using mirrored repositories. If these interfaces are of interest to PNNL developers, please use one of the following options</w:t>
      </w:r>
      <w:r w:rsidR="006057A4">
        <w:t>, both of which reference the main repository</w:t>
      </w:r>
      <w:r>
        <w:t>:</w:t>
      </w:r>
    </w:p>
    <w:p w14:paraId="4CF0FEB8" w14:textId="52A5C201" w:rsidR="00765C76" w:rsidRDefault="00765C76" w:rsidP="00765C76">
      <w:pPr>
        <w:pStyle w:val="ListParagraph"/>
        <w:numPr>
          <w:ilvl w:val="0"/>
          <w:numId w:val="29"/>
        </w:numPr>
      </w:pPr>
      <w:r>
        <w:t>From ~/</w:t>
      </w:r>
      <w:proofErr w:type="spellStart"/>
      <w:r>
        <w:t>src</w:t>
      </w:r>
      <w:proofErr w:type="spellEnd"/>
      <w:r>
        <w:t xml:space="preserve">/OpenDSS/Source/DDLL, </w:t>
      </w:r>
      <w:r w:rsidR="006057A4">
        <w:t>use</w:t>
      </w:r>
      <w:r>
        <w:t xml:space="preserve"> </w:t>
      </w:r>
      <w:r w:rsidR="006057A4" w:rsidRPr="006057A4">
        <w:rPr>
          <w:b/>
          <w:i/>
        </w:rPr>
        <w:t>./</w:t>
      </w:r>
      <w:r w:rsidRPr="006057A4">
        <w:rPr>
          <w:b/>
          <w:i/>
        </w:rPr>
        <w:t>build.sh</w:t>
      </w:r>
      <w:r>
        <w:t xml:space="preserve"> or </w:t>
      </w:r>
      <w:r w:rsidRPr="006057A4">
        <w:rPr>
          <w:b/>
          <w:i/>
        </w:rPr>
        <w:t>build.bat</w:t>
      </w:r>
    </w:p>
    <w:p w14:paraId="1B26C403" w14:textId="2F7CC09D" w:rsidR="00765C76" w:rsidRDefault="00765C76" w:rsidP="00765C76">
      <w:pPr>
        <w:pStyle w:val="ListParagraph"/>
        <w:numPr>
          <w:ilvl w:val="0"/>
          <w:numId w:val="29"/>
        </w:numPr>
      </w:pPr>
      <w:r>
        <w:t>From the Lazarus IDE, open the project file ~/</w:t>
      </w:r>
      <w:proofErr w:type="spellStart"/>
      <w:r>
        <w:t>src</w:t>
      </w:r>
      <w:proofErr w:type="spellEnd"/>
      <w:r>
        <w:t>/OpenDSS/Source/DDLL/</w:t>
      </w:r>
      <w:proofErr w:type="spellStart"/>
      <w:r>
        <w:t>OpenDSSDirect.lpi</w:t>
      </w:r>
      <w:proofErr w:type="spellEnd"/>
    </w:p>
    <w:p w14:paraId="5FF61FAC" w14:textId="47597621" w:rsidR="00717592" w:rsidRDefault="00717592" w:rsidP="00717592">
      <w:pPr>
        <w:pStyle w:val="Heading1"/>
      </w:pPr>
      <w:bookmarkStart w:id="11" w:name="_Toc9515263"/>
      <w:r>
        <w:lastRenderedPageBreak/>
        <w:t>FNCS Example for OpenDSS</w:t>
      </w:r>
      <w:bookmarkEnd w:id="11"/>
    </w:p>
    <w:p w14:paraId="54C5AF45" w14:textId="51281294" w:rsidR="00717592" w:rsidRDefault="00C83A6A" w:rsidP="00717592">
      <w:r>
        <w:t xml:space="preserve">Input files for this example may be found under </w:t>
      </w:r>
      <w:r w:rsidRPr="00C83A6A">
        <w:rPr>
          <w:b/>
          <w:bCs/>
          <w:i/>
          <w:iCs/>
        </w:rPr>
        <w:t>Version7/Source/CMD/Test</w:t>
      </w:r>
      <w:r>
        <w:t xml:space="preserve"> of the repository. With reference to </w:t>
      </w:r>
      <w:r>
        <w:fldChar w:fldCharType="begin"/>
      </w:r>
      <w:r>
        <w:instrText xml:space="preserve"> REF _Ref9513716 \h </w:instrText>
      </w:r>
      <w:r>
        <w:fldChar w:fldCharType="separate"/>
      </w:r>
      <w:r>
        <w:t xml:space="preserve">Figure </w:t>
      </w:r>
      <w:r>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631D1E">
        <w:t xml:space="preserve">Figure </w:t>
      </w:r>
      <w:r w:rsidR="00631D1E">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794488FF" w14:textId="38F91E23" w:rsidR="00717592" w:rsidRDefault="00717592" w:rsidP="00717592">
      <w:r w:rsidRPr="00717592">
        <w:rPr>
          <w:noProof/>
        </w:rPr>
        <w:drawing>
          <wp:inline distT="0" distB="0" distL="0" distR="0" wp14:anchorId="5390776E" wp14:editId="2A214A6F">
            <wp:extent cx="2412219" cy="2044643"/>
            <wp:effectExtent l="0" t="0" r="1270" b="635"/>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8" cstate="print"/>
                    <a:srcRect/>
                    <a:stretch>
                      <a:fillRect/>
                    </a:stretch>
                  </pic:blipFill>
                  <pic:spPr bwMode="auto">
                    <a:xfrm>
                      <a:off x="0" y="0"/>
                      <a:ext cx="2494290" cy="2114208"/>
                    </a:xfrm>
                    <a:prstGeom prst="rect">
                      <a:avLst/>
                    </a:prstGeom>
                    <a:noFill/>
                  </pic:spPr>
                </pic:pic>
              </a:graphicData>
            </a:graphic>
          </wp:inline>
        </w:drawing>
      </w:r>
      <w:r>
        <w:rPr>
          <w:noProof/>
        </w:rPr>
        <w:drawing>
          <wp:inline distT="0" distB="0" distL="0" distR="0" wp14:anchorId="75C83776" wp14:editId="0FA145A2">
            <wp:extent cx="3410645" cy="204638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86525" cy="2091914"/>
                    </a:xfrm>
                    <a:prstGeom prst="rect">
                      <a:avLst/>
                    </a:prstGeom>
                  </pic:spPr>
                </pic:pic>
              </a:graphicData>
            </a:graphic>
          </wp:inline>
        </w:drawing>
      </w:r>
    </w:p>
    <w:p w14:paraId="4805E6BA" w14:textId="22AFF80B" w:rsidR="00717592" w:rsidRDefault="00580F9F" w:rsidP="00580F9F">
      <w:pPr>
        <w:pStyle w:val="Caption"/>
      </w:pPr>
      <w:bookmarkStart w:id="12" w:name="_Ref9513716"/>
      <w:r>
        <w:t xml:space="preserve">Figure </w:t>
      </w:r>
      <w:r w:rsidR="00597409">
        <w:fldChar w:fldCharType="begin"/>
      </w:r>
      <w:r w:rsidR="00597409">
        <w:instrText xml:space="preserve"> SEQ Figure \* ARABIC </w:instrText>
      </w:r>
      <w:r w:rsidR="00597409">
        <w:fldChar w:fldCharType="separate"/>
      </w:r>
      <w:r>
        <w:rPr>
          <w:noProof/>
        </w:rPr>
        <w:t>1</w:t>
      </w:r>
      <w:r w:rsidR="00597409">
        <w:rPr>
          <w:noProof/>
        </w:rPr>
        <w:fldChar w:fldCharType="end"/>
      </w:r>
      <w:bookmarkEnd w:id="12"/>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53CB94B0" w14:textId="0DDF6AE4" w:rsidR="00D03BDC" w:rsidRDefault="00D03BDC" w:rsidP="00D03BDC">
      <w:r>
        <w:t xml:space="preserve">The bash script that runs this example on Mac or Linux follows (a similar batch file is under development for Windows), as </w:t>
      </w:r>
      <w:r w:rsidRPr="00D03BDC">
        <w:rPr>
          <w:b/>
          <w:bCs/>
          <w:i/>
          <w:iCs/>
        </w:rPr>
        <w:t>test_fncspv.sh</w:t>
      </w:r>
      <w:r>
        <w:t>. The three federates are OpenDSS, a FNCS player to pipe scripted commands into OpenDSS, and a FNCS tracer to log publications from OpenDSS.</w:t>
      </w:r>
    </w:p>
    <w:p w14:paraId="09CA1729"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28E7431B"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proofErr w:type="gramStart"/>
      <w:r w:rsidRPr="00D03BDC">
        <w:rPr>
          <w:rFonts w:ascii="Courier New" w:eastAsia="Times New Roman" w:hAnsi="Courier New" w:cs="Courier New"/>
          <w:color w:val="000000"/>
          <w:sz w:val="16"/>
          <w:szCs w:val="16"/>
        </w:rPr>
        <w:t>opendss.playerpv</w:t>
      </w:r>
      <w:proofErr w:type="spellEnd"/>
      <w:proofErr w:type="gramEnd"/>
      <w:r w:rsidRPr="00D03BDC">
        <w:rPr>
          <w:rFonts w:ascii="Courier New" w:eastAsia="Times New Roman" w:hAnsi="Courier New" w:cs="Courier New"/>
          <w:color w:val="000000"/>
          <w:sz w:val="16"/>
          <w:szCs w:val="16"/>
        </w:rPr>
        <w:t xml:space="preserve"> &amp;&gt; playerpv.log &amp;)</w:t>
      </w:r>
    </w:p>
    <w:p w14:paraId="4B063A06"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48ECE281"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proofErr w:type="gramStart"/>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gramEnd"/>
      <w:r w:rsidRPr="00D03BDC">
        <w:rPr>
          <w:rFonts w:ascii="Courier New" w:eastAsia="Times New Roman" w:hAnsi="Courier New" w:cs="Courier New"/>
          <w:color w:val="000000"/>
          <w:sz w:val="16"/>
          <w:szCs w:val="16"/>
        </w:rPr>
        <w:t>/</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0B41B41F" w14:textId="77777777" w:rsidR="00D03BDC" w:rsidRDefault="00D03BDC" w:rsidP="00D03BDC"/>
    <w:p w14:paraId="5F84DCF5" w14:textId="72A7C80D" w:rsidR="00D03BDC" w:rsidRDefault="00D03BDC" w:rsidP="00D03BDC">
      <w:r>
        <w:t xml:space="preserve">The FNCS configuration file for OpenDSS, </w:t>
      </w:r>
      <w:proofErr w:type="spellStart"/>
      <w:proofErr w:type="gramStart"/>
      <w:r w:rsidRPr="00D03BDC">
        <w:rPr>
          <w:b/>
          <w:bCs/>
          <w:i/>
          <w:iCs/>
        </w:rPr>
        <w:t>opendss.yaml</w:t>
      </w:r>
      <w:proofErr w:type="spellEnd"/>
      <w:proofErr w:type="gramEnd"/>
      <w:r>
        <w:t>, is show below.</w:t>
      </w:r>
    </w:p>
    <w:p w14:paraId="7EFAD4EE" w14:textId="77777777" w:rsidR="00D03BDC" w:rsidRDefault="00D03BDC" w:rsidP="00D03BDC">
      <w:pPr>
        <w:pStyle w:val="HTMLPreformatted"/>
        <w:shd w:val="clear" w:color="auto" w:fill="FFFFFF"/>
        <w:rPr>
          <w:color w:val="000000"/>
        </w:rPr>
      </w:pPr>
      <w:r>
        <w:rPr>
          <w:color w:val="000000"/>
        </w:rPr>
        <w:t xml:space="preserve">name: </w:t>
      </w:r>
      <w:proofErr w:type="spellStart"/>
      <w:r>
        <w:rPr>
          <w:color w:val="000000"/>
        </w:rPr>
        <w:t>opendss</w:t>
      </w:r>
      <w:proofErr w:type="spellEnd"/>
    </w:p>
    <w:p w14:paraId="77C7AE96" w14:textId="77777777" w:rsidR="00D03BDC" w:rsidRDefault="00D03BDC" w:rsidP="00D03BDC">
      <w:pPr>
        <w:pStyle w:val="HTMLPreformatted"/>
        <w:shd w:val="clear" w:color="auto" w:fill="FFFFFF"/>
        <w:rPr>
          <w:color w:val="000000"/>
        </w:rPr>
      </w:pPr>
      <w:proofErr w:type="spellStart"/>
      <w:r>
        <w:rPr>
          <w:color w:val="000000"/>
        </w:rPr>
        <w:t>time_delta</w:t>
      </w:r>
      <w:proofErr w:type="spellEnd"/>
      <w:r>
        <w:rPr>
          <w:color w:val="000000"/>
        </w:rPr>
        <w:t>: 1s</w:t>
      </w:r>
    </w:p>
    <w:p w14:paraId="4281A1B6" w14:textId="77777777" w:rsidR="00D03BDC" w:rsidRDefault="00D03BDC" w:rsidP="00D03BDC">
      <w:pPr>
        <w:pStyle w:val="HTMLPreformatted"/>
        <w:shd w:val="clear" w:color="auto" w:fill="FFFFFF"/>
        <w:rPr>
          <w:color w:val="000000"/>
        </w:rPr>
      </w:pPr>
      <w:r>
        <w:rPr>
          <w:color w:val="000000"/>
        </w:rPr>
        <w:t xml:space="preserve">broker: </w:t>
      </w:r>
      <w:r w:rsidRPr="005A5198">
        <w:rPr>
          <w:color w:val="FF0000"/>
        </w:rPr>
        <w:t>tcp://localhost:5570</w:t>
      </w:r>
    </w:p>
    <w:p w14:paraId="02258848" w14:textId="77777777" w:rsidR="00D03BDC" w:rsidRDefault="00D03BDC" w:rsidP="00D03BDC">
      <w:pPr>
        <w:pStyle w:val="HTMLPreformatted"/>
        <w:shd w:val="clear" w:color="auto" w:fill="FFFFFF"/>
        <w:rPr>
          <w:color w:val="000000"/>
        </w:rPr>
      </w:pPr>
      <w:r>
        <w:rPr>
          <w:color w:val="000000"/>
        </w:rPr>
        <w:t>values:</w:t>
      </w:r>
    </w:p>
    <w:p w14:paraId="74E9D85E" w14:textId="77777777" w:rsidR="00D03BDC" w:rsidRDefault="00D03BDC" w:rsidP="00D03BDC">
      <w:pPr>
        <w:pStyle w:val="HTMLPreformatted"/>
        <w:shd w:val="clear" w:color="auto" w:fill="FFFFFF"/>
        <w:rPr>
          <w:color w:val="000000"/>
        </w:rPr>
      </w:pPr>
      <w:r>
        <w:rPr>
          <w:color w:val="000000"/>
        </w:rPr>
        <w:t xml:space="preserve">    command:</w:t>
      </w:r>
    </w:p>
    <w:p w14:paraId="4A1E806B" w14:textId="77777777" w:rsidR="00D03BDC" w:rsidRDefault="00D03BDC" w:rsidP="00D03BDC">
      <w:pPr>
        <w:pStyle w:val="HTMLPreformatted"/>
        <w:shd w:val="clear" w:color="auto" w:fill="FFFFFF"/>
        <w:rPr>
          <w:color w:val="000000"/>
        </w:rPr>
      </w:pPr>
      <w:r>
        <w:rPr>
          <w:color w:val="000000"/>
        </w:rPr>
        <w:t xml:space="preserve">        topic: </w:t>
      </w:r>
      <w:r w:rsidRPr="005A5198">
        <w:rPr>
          <w:color w:val="FF0000"/>
        </w:rPr>
        <w:t>player</w:t>
      </w:r>
      <w:r>
        <w:rPr>
          <w:color w:val="000000"/>
        </w:rPr>
        <w:t>/command</w:t>
      </w:r>
    </w:p>
    <w:p w14:paraId="0F31536E" w14:textId="77777777" w:rsidR="00D03BDC" w:rsidRDefault="00D03BDC" w:rsidP="00D03BDC">
      <w:pPr>
        <w:pStyle w:val="HTMLPreformatted"/>
        <w:shd w:val="clear" w:color="auto" w:fill="FFFFFF"/>
        <w:rPr>
          <w:color w:val="000000"/>
        </w:rPr>
      </w:pPr>
      <w:r>
        <w:rPr>
          <w:color w:val="000000"/>
        </w:rPr>
        <w:t xml:space="preserve">        default: 0</w:t>
      </w:r>
    </w:p>
    <w:p w14:paraId="725A4C2B" w14:textId="77777777" w:rsidR="00D03BDC" w:rsidRDefault="00D03BDC" w:rsidP="00D03BDC">
      <w:pPr>
        <w:pStyle w:val="HTMLPreformatted"/>
        <w:shd w:val="clear" w:color="auto" w:fill="FFFFFF"/>
        <w:rPr>
          <w:color w:val="000000"/>
        </w:rPr>
      </w:pPr>
      <w:r>
        <w:rPr>
          <w:color w:val="000000"/>
        </w:rPr>
        <w:t xml:space="preserve">        list: true</w:t>
      </w:r>
    </w:p>
    <w:p w14:paraId="0D290A15" w14:textId="77777777" w:rsidR="00D03BDC" w:rsidRDefault="00D03BDC" w:rsidP="00D03BDC">
      <w:pPr>
        <w:pStyle w:val="HTMLPreformatted"/>
        <w:shd w:val="clear" w:color="auto" w:fill="FFFFFF"/>
        <w:rPr>
          <w:color w:val="000000"/>
        </w:rPr>
      </w:pPr>
    </w:p>
    <w:p w14:paraId="29B27CCE" w14:textId="074E7F8F" w:rsidR="00D03BDC" w:rsidRDefault="00D03BDC" w:rsidP="00D03BDC">
      <w:r>
        <w:t xml:space="preserve">For now, OpenDSS only subscribes to scripted text commands, which is enough for the </w:t>
      </w:r>
      <w:proofErr w:type="spellStart"/>
      <w:r>
        <w:t>GridAPPS</w:t>
      </w:r>
      <w:proofErr w:type="spellEnd"/>
      <w:r>
        <w:t>-D and TESP use cases.</w:t>
      </w:r>
      <w:r w:rsidR="005A5198">
        <w:t xml:space="preserve"> The only likely changes are highlighted in </w:t>
      </w:r>
      <w:r w:rsidR="005A5198" w:rsidRPr="00D61BED">
        <w:rPr>
          <w:color w:val="FF0000"/>
        </w:rPr>
        <w:t>red</w:t>
      </w:r>
      <w:r w:rsidR="005A5198">
        <w:t>, for the FNCS port and the federate that’s going to be issuing commands to OpenDSS.</w:t>
      </w:r>
    </w:p>
    <w:p w14:paraId="69803822" w14:textId="0E8945EE" w:rsidR="008733B6" w:rsidRDefault="008733B6" w:rsidP="00D03BDC">
      <w:r>
        <w:t xml:space="preserve">The scripted commands are found in </w:t>
      </w:r>
      <w:proofErr w:type="spellStart"/>
      <w:proofErr w:type="gramStart"/>
      <w:r w:rsidRPr="008733B6">
        <w:rPr>
          <w:b/>
          <w:bCs/>
          <w:i/>
          <w:iCs/>
        </w:rPr>
        <w:t>opendss.playerpv</w:t>
      </w:r>
      <w:proofErr w:type="spellEnd"/>
      <w:proofErr w:type="gramEnd"/>
      <w:r>
        <w:t xml:space="preserve">, reproduced below. The commands from 0 to 9 ns set up the simulation according to OpenDSS syntax. See the documentation that comes with </w:t>
      </w:r>
      <w:r>
        <w:lastRenderedPageBreak/>
        <w:t>OpenDSS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proofErr w:type="gramStart"/>
      <w:r w:rsidRPr="008733B6">
        <w:rPr>
          <w:color w:val="000000"/>
          <w:sz w:val="16"/>
          <w:szCs w:val="16"/>
        </w:rPr>
        <w:t>loadshape.pvshape</w:t>
      </w:r>
      <w:proofErr w:type="spellEnd"/>
      <w:proofErr w:type="gram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3 command new </w:t>
      </w:r>
      <w:proofErr w:type="gramStart"/>
      <w:r w:rsidRPr="008733B6">
        <w:rPr>
          <w:color w:val="000000"/>
          <w:sz w:val="16"/>
          <w:szCs w:val="16"/>
        </w:rPr>
        <w:t>monitor.pv</w:t>
      </w:r>
      <w:proofErr w:type="gramEnd"/>
      <w:r w:rsidRPr="008733B6">
        <w:rPr>
          <w:color w:val="000000"/>
          <w:sz w:val="16"/>
          <w:szCs w:val="16"/>
        </w:rPr>
        <w:t>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w:t>
      </w:r>
      <w:proofErr w:type="gramStart"/>
      <w:r w:rsidRPr="008733B6">
        <w:rPr>
          <w:color w:val="000000"/>
          <w:sz w:val="16"/>
          <w:szCs w:val="16"/>
        </w:rPr>
        <w:t>monitor.pv</w:t>
      </w:r>
      <w:proofErr w:type="gramEnd"/>
      <w:r w:rsidRPr="008733B6">
        <w:rPr>
          <w:color w:val="000000"/>
          <w:sz w:val="16"/>
          <w:szCs w:val="16"/>
        </w:rPr>
        <w:t xml:space="preserve">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proofErr w:type="gramStart"/>
      <w:r w:rsidRPr="008733B6">
        <w:rPr>
          <w:color w:val="000000"/>
          <w:sz w:val="16"/>
          <w:szCs w:val="16"/>
        </w:rPr>
        <w:t>monitor.fdrpq</w:t>
      </w:r>
      <w:proofErr w:type="spellEnd"/>
      <w:proofErr w:type="gram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command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command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0 </w:t>
      </w:r>
      <w:proofErr w:type="gramStart"/>
      <w:r w:rsidRPr="008733B6">
        <w:rPr>
          <w:color w:val="000000"/>
          <w:sz w:val="16"/>
          <w:szCs w:val="16"/>
        </w:rPr>
        <w:t>command  solve</w:t>
      </w:r>
      <w:proofErr w:type="gramEnd"/>
      <w:r w:rsidRPr="008733B6">
        <w:rPr>
          <w:color w:val="000000"/>
          <w:sz w:val="16"/>
          <w:szCs w:val="16"/>
        </w:rPr>
        <w:t xml:space="preser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93B0C7B" w14:textId="434C67F8" w:rsidR="008733B6" w:rsidRDefault="008733B6" w:rsidP="00D03BDC"/>
    <w:p w14:paraId="653D6AE2" w14:textId="562434DE" w:rsidR="008733B6" w:rsidRDefault="008733B6" w:rsidP="00D03BDC">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all of the time steps, the callback function returns immediately and allows OpenDSS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t xml:space="preserve">Figure </w:t>
      </w:r>
      <w:r>
        <w:rPr>
          <w:noProof/>
        </w:rPr>
        <w:t>1</w:t>
      </w:r>
      <w:r>
        <w:fldChar w:fldCharType="end"/>
      </w:r>
      <w:r>
        <w:t>.</w:t>
      </w:r>
    </w:p>
    <w:p w14:paraId="460D15E5" w14:textId="3AA64947" w:rsidR="004F0960" w:rsidRDefault="004F0960" w:rsidP="00D03BDC">
      <w:r>
        <w:t>The last four scripted commands will execute just after the time step looping has completed.  These export the monitor data to CSV files, and then quit OpenDSS.</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1855F453" w14:textId="190FE5F7" w:rsidR="0046310B" w:rsidRDefault="0046310B" w:rsidP="0046310B">
      <w:pPr>
        <w:pStyle w:val="Heading2"/>
      </w:pPr>
      <w:r>
        <w:t>Work to do for FNCS Publications</w:t>
      </w:r>
    </w:p>
    <w:p w14:paraId="11F5E596" w14:textId="41DF1632" w:rsidR="0046310B" w:rsidRDefault="0024561E" w:rsidP="0046310B">
      <w:r>
        <w:t>We need to have a text file of attributes to publish over FNCS, which is how GridLAB-D handles both subscriptions and publications. With OpenDSS, the differences are:</w:t>
      </w:r>
    </w:p>
    <w:p w14:paraId="26635BC6" w14:textId="6CB79E33" w:rsidR="0024561E" w:rsidRDefault="0024561E" w:rsidP="0024561E">
      <w:pPr>
        <w:pStyle w:val="ListParagraph"/>
        <w:numPr>
          <w:ilvl w:val="0"/>
          <w:numId w:val="33"/>
        </w:numPr>
      </w:pPr>
      <w:proofErr w:type="spellStart"/>
      <w:r>
        <w:t>FNCS.pas</w:t>
      </w:r>
      <w:proofErr w:type="spellEnd"/>
      <w:r>
        <w:t xml:space="preserve"> should read the publications file, then build maps to objects within OpenDSS for each publication, where it makes sense for efficiency. If the network topology changes, it may be necessary to rebuild this map (OpenDSS will trigger on topology changes).</w:t>
      </w:r>
    </w:p>
    <w:p w14:paraId="2CF49EF0" w14:textId="0CF47A54" w:rsidR="0024561E" w:rsidRDefault="00EA1D40" w:rsidP="0024561E">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w:t>
      </w:r>
      <w:r w:rsidR="00410A68">
        <w:t>points, OpenDSS should publish the following types of value:</w:t>
      </w:r>
    </w:p>
    <w:p w14:paraId="1A05934D" w14:textId="103E20E1" w:rsidR="00410A68" w:rsidRDefault="00410A68" w:rsidP="00410A68">
      <w:pPr>
        <w:pStyle w:val="ListParagraph"/>
        <w:numPr>
          <w:ilvl w:val="1"/>
          <w:numId w:val="33"/>
        </w:numPr>
      </w:pPr>
      <w:r>
        <w:t>Bus voltages</w:t>
      </w:r>
    </w:p>
    <w:p w14:paraId="3A8020CB" w14:textId="2B4454CD" w:rsidR="00410A68" w:rsidRDefault="00410A68" w:rsidP="00410A68">
      <w:pPr>
        <w:pStyle w:val="ListParagraph"/>
        <w:numPr>
          <w:ilvl w:val="1"/>
          <w:numId w:val="33"/>
        </w:numPr>
      </w:pPr>
      <w:r>
        <w:t>Branch currents</w:t>
      </w:r>
    </w:p>
    <w:p w14:paraId="7775F5A4" w14:textId="4A804F42" w:rsidR="00410A68" w:rsidRDefault="00410A68" w:rsidP="00410A68">
      <w:pPr>
        <w:pStyle w:val="ListParagraph"/>
        <w:numPr>
          <w:ilvl w:val="1"/>
          <w:numId w:val="33"/>
        </w:numPr>
      </w:pPr>
      <w:proofErr w:type="spellStart"/>
      <w:r>
        <w:t>EnergyMeter</w:t>
      </w:r>
      <w:proofErr w:type="spellEnd"/>
      <w:r>
        <w:t xml:space="preserve"> registers</w:t>
      </w:r>
    </w:p>
    <w:p w14:paraId="376D8233" w14:textId="547C387F" w:rsidR="00410A68" w:rsidRDefault="00410A68" w:rsidP="00410A68">
      <w:pPr>
        <w:pStyle w:val="ListParagraph"/>
        <w:numPr>
          <w:ilvl w:val="1"/>
          <w:numId w:val="33"/>
        </w:numPr>
      </w:pPr>
      <w:r>
        <w:t>Sensor registers</w:t>
      </w:r>
    </w:p>
    <w:p w14:paraId="3C9054E0" w14:textId="1E0179F4" w:rsidR="00410A68" w:rsidRDefault="00410A68" w:rsidP="00410A68">
      <w:pPr>
        <w:pStyle w:val="ListParagraph"/>
        <w:numPr>
          <w:ilvl w:val="1"/>
          <w:numId w:val="33"/>
        </w:numPr>
      </w:pPr>
      <w:r>
        <w:t>Switch statuses</w:t>
      </w:r>
    </w:p>
    <w:p w14:paraId="39B03A8A" w14:textId="77765FDC" w:rsidR="00410A68" w:rsidRDefault="00410A68" w:rsidP="00410A68">
      <w:pPr>
        <w:pStyle w:val="ListParagraph"/>
        <w:numPr>
          <w:ilvl w:val="1"/>
          <w:numId w:val="33"/>
        </w:numPr>
      </w:pPr>
      <w:proofErr w:type="spellStart"/>
      <w:r>
        <w:t>CapControl</w:t>
      </w:r>
      <w:proofErr w:type="spellEnd"/>
      <w:r>
        <w:t xml:space="preserve"> on/off statuses</w:t>
      </w:r>
    </w:p>
    <w:p w14:paraId="134863AD" w14:textId="3628BF30" w:rsidR="00410A68" w:rsidRDefault="00410A68" w:rsidP="00410A68">
      <w:pPr>
        <w:pStyle w:val="ListParagraph"/>
        <w:numPr>
          <w:ilvl w:val="1"/>
          <w:numId w:val="33"/>
        </w:numPr>
      </w:pPr>
      <w:r>
        <w:t>Tap changer positions</w:t>
      </w:r>
    </w:p>
    <w:p w14:paraId="543B55C7" w14:textId="6BC86340" w:rsidR="003F0332" w:rsidRDefault="00A9314F" w:rsidP="003F0332">
      <w:pPr>
        <w:pStyle w:val="ListParagraph"/>
        <w:numPr>
          <w:ilvl w:val="0"/>
          <w:numId w:val="33"/>
        </w:numPr>
      </w:pPr>
      <w:r>
        <w:t xml:space="preserve">The COM interface implementations in the </w:t>
      </w:r>
      <w:r w:rsidR="00D1223C">
        <w:t>Source/</w:t>
      </w:r>
      <w:r>
        <w:t xml:space="preserve">DLL </w:t>
      </w:r>
      <w:r w:rsidR="00D1223C">
        <w:t xml:space="preserve">directory </w:t>
      </w:r>
      <w:r>
        <w:t>provide some examples of how to get the specific values to publish over FNCS.</w:t>
      </w:r>
    </w:p>
    <w:p w14:paraId="118B38CA" w14:textId="568344B8" w:rsidR="00A9314F" w:rsidRDefault="007D5AC9" w:rsidP="003F0332">
      <w:pPr>
        <w:pStyle w:val="ListParagraph"/>
        <w:numPr>
          <w:ilvl w:val="0"/>
          <w:numId w:val="33"/>
        </w:numPr>
      </w:pPr>
      <w:r>
        <w:t>We need to give some thought on data structures to efficiently publish many values.</w:t>
      </w:r>
    </w:p>
    <w:p w14:paraId="31418551" w14:textId="0E7E3568" w:rsidR="0046310B" w:rsidRDefault="0046310B" w:rsidP="0046310B">
      <w:pPr>
        <w:pStyle w:val="Heading1"/>
      </w:pPr>
      <w:r>
        <w:lastRenderedPageBreak/>
        <w:t>Source Code Directories for OpenDSS</w:t>
      </w:r>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9771D71" w:rsidR="0046310B" w:rsidRDefault="0046310B" w:rsidP="0046310B">
      <w:pPr>
        <w:pStyle w:val="ListParagraph"/>
        <w:numPr>
          <w:ilvl w:val="0"/>
          <w:numId w:val="31"/>
        </w:numPr>
      </w:pPr>
      <w:r>
        <w:t>Source/CMD/</w:t>
      </w:r>
      <w:proofErr w:type="spellStart"/>
      <w:r>
        <w:t>FNCS.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125A2C70" w14:textId="594C8ACE"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4CA3D2A4" w:rsidR="0046310B" w:rsidRDefault="0046310B" w:rsidP="0046310B">
      <w:r>
        <w:t xml:space="preserve">OpenDSS is primarily a power flow program. A top-level roadmap to the source code sub-directories </w:t>
      </w:r>
      <w:r w:rsidR="00F46A09">
        <w:t>follows. Please consider any other source directories you may see to be orphaned, or otherwise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475381BC" w:rsidR="00F46A09" w:rsidRDefault="00F46A09" w:rsidP="0046310B">
      <w:pPr>
        <w:pStyle w:val="ListParagraph"/>
        <w:numPr>
          <w:ilvl w:val="0"/>
          <w:numId w:val="32"/>
        </w:numPr>
      </w:pPr>
      <w:r>
        <w:t>Source/Common – circuits, buses and solutions</w:t>
      </w:r>
      <w:r w:rsidR="0097504A">
        <w:t>. The CIM export code is here.</w:t>
      </w:r>
    </w:p>
    <w:p w14:paraId="47166AB3" w14:textId="2D120B7B" w:rsidR="00F46A09" w:rsidRDefault="00F46A09" w:rsidP="0046310B">
      <w:pPr>
        <w:pStyle w:val="ListParagraph"/>
        <w:numPr>
          <w:ilvl w:val="0"/>
          <w:numId w:val="32"/>
        </w:numPr>
      </w:pPr>
      <w:r>
        <w:t>Source/Controls – regulator, capacitor, inverter, switch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6C066B77" w:rsidR="0046310B" w:rsidRDefault="0046310B" w:rsidP="0046310B">
      <w:pPr>
        <w:pStyle w:val="ListParagraph"/>
        <w:numPr>
          <w:ilvl w:val="0"/>
          <w:numId w:val="32"/>
        </w:numPr>
      </w:pPr>
      <w:r>
        <w:t>Source/DLL</w:t>
      </w:r>
      <w:r w:rsidR="00F46A09">
        <w:t xml:space="preserve"> – a Windows COM interface, which we are partly implementing in FNCS and HELICS</w:t>
      </w:r>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681624AD" w:rsidR="00F46A09" w:rsidRDefault="00F46A09" w:rsidP="0046310B">
      <w:pPr>
        <w:pStyle w:val="ListParagraph"/>
        <w:numPr>
          <w:ilvl w:val="0"/>
          <w:numId w:val="32"/>
        </w:numPr>
      </w:pPr>
      <w:r>
        <w:t>Source/Forms – GUI components, to be avoided in the Lazarus/FPC version</w:t>
      </w:r>
    </w:p>
    <w:p w14:paraId="1DBD21C4" w14:textId="19EF540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OpenDSS as a DLL</w:t>
      </w:r>
    </w:p>
    <w:p w14:paraId="78B2ECA8" w14:textId="5CAFDD5F" w:rsidR="00F46A09" w:rsidRDefault="00F46A09" w:rsidP="0046310B">
      <w:pPr>
        <w:pStyle w:val="ListParagraph"/>
        <w:numPr>
          <w:ilvl w:val="0"/>
          <w:numId w:val="32"/>
        </w:numPr>
      </w:pPr>
      <w:r>
        <w:t>Source/Meters</w:t>
      </w:r>
      <w:r w:rsidR="00556ABB">
        <w:t xml:space="preserve"> – sensors, monitors and energy meters (these are not billing meters as in GridLAB-D)</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8122CA6" w:rsidR="00F46A09" w:rsidRDefault="00F46A09" w:rsidP="0046310B">
      <w:pPr>
        <w:pStyle w:val="ListParagraph"/>
        <w:numPr>
          <w:ilvl w:val="0"/>
          <w:numId w:val="32"/>
        </w:numPr>
      </w:pPr>
      <w:r>
        <w:t>Source/TCP_IP</w:t>
      </w:r>
      <w:r w:rsidR="0097504A">
        <w:t xml:space="preserve"> – counterpart of the GridLAB-D server mode; which we are not using</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29270605" w:rsidR="00F46A09" w:rsidRPr="0046310B" w:rsidRDefault="00F46A09" w:rsidP="0046310B">
      <w:pPr>
        <w:pStyle w:val="ListParagraph"/>
        <w:numPr>
          <w:ilvl w:val="0"/>
          <w:numId w:val="32"/>
        </w:numPr>
      </w:pPr>
      <w:r>
        <w:t>Source/x64 and Source/x86</w:t>
      </w:r>
      <w:r w:rsidR="00556ABB">
        <w:t xml:space="preserve"> – contains build products; </w:t>
      </w:r>
      <w:r w:rsidR="00556ABB" w:rsidRPr="00556ABB">
        <w:rPr>
          <w:u w:val="single"/>
        </w:rPr>
        <w:t>we don’t do this</w:t>
      </w:r>
      <w:r w:rsidR="00556ABB">
        <w:t xml:space="preserve"> but have been unable to talk EPRI out of archiving build products.</w:t>
      </w:r>
    </w:p>
    <w:sectPr w:rsidR="00F46A09" w:rsidRPr="0046310B">
      <w:headerReference w:type="default" r:id="rId30"/>
      <w:footerReference w:type="default" r:id="rId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8CE2FC" w14:textId="77777777" w:rsidR="00597409" w:rsidRDefault="00597409" w:rsidP="009C04BD">
      <w:pPr>
        <w:spacing w:after="0" w:line="240" w:lineRule="auto"/>
      </w:pPr>
      <w:r>
        <w:separator/>
      </w:r>
    </w:p>
  </w:endnote>
  <w:endnote w:type="continuationSeparator" w:id="0">
    <w:p w14:paraId="3B328C65" w14:textId="77777777" w:rsidR="00597409" w:rsidRDefault="00597409"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B06040202020202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Times New Roman (Body CS)">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70BEE" w14:textId="1025F496" w:rsidR="00213ADF" w:rsidRDefault="00213ADF">
    <w:pPr>
      <w:pStyle w:val="Footer"/>
    </w:pPr>
    <w:r>
      <w:tab/>
    </w:r>
    <w:r>
      <w:fldChar w:fldCharType="begin"/>
    </w:r>
    <w:r>
      <w:instrText xml:space="preserve"> PAGE   \* MERGEFORMAT </w:instrText>
    </w:r>
    <w:r>
      <w:fldChar w:fldCharType="separate"/>
    </w:r>
    <w:r w:rsidR="002229AF">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sidR="006C22A5">
      <w:rPr>
        <w:noProof/>
      </w:rPr>
      <w:t>11/12/201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CF4B15" w14:textId="77777777" w:rsidR="00597409" w:rsidRDefault="00597409" w:rsidP="009C04BD">
      <w:pPr>
        <w:spacing w:after="0" w:line="240" w:lineRule="auto"/>
      </w:pPr>
      <w:r>
        <w:separator/>
      </w:r>
    </w:p>
  </w:footnote>
  <w:footnote w:type="continuationSeparator" w:id="0">
    <w:p w14:paraId="54843543" w14:textId="77777777" w:rsidR="00597409" w:rsidRDefault="00597409"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3C72C" w14:textId="23AA3366" w:rsidR="00213ADF" w:rsidRPr="009C04BD" w:rsidRDefault="00213ADF">
    <w:pPr>
      <w:pStyle w:val="Header"/>
      <w:rPr>
        <w:i/>
        <w:u w:val="single"/>
      </w:rPr>
    </w:pPr>
    <w:r>
      <w:rPr>
        <w:i/>
        <w:u w:val="single"/>
      </w:rPr>
      <w:t xml:space="preserve">GCC and FPC Builds of </w:t>
    </w:r>
    <w:r w:rsidR="003F4A9D">
      <w:rPr>
        <w:i/>
        <w:u w:val="single"/>
      </w:rPr>
      <w:t>OpenDSS</w:t>
    </w:r>
    <w:r>
      <w:rPr>
        <w:i/>
        <w:u w:val="single"/>
      </w:rPr>
      <w:tab/>
    </w:r>
    <w:r w:rsidR="003F4A9D">
      <w:rPr>
        <w:i/>
        <w:u w:val="single"/>
      </w:rPr>
      <w:tab/>
    </w:r>
    <w:r>
      <w:rPr>
        <w:i/>
        <w:u w:val="single"/>
      </w:rPr>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7"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8A4AAB"/>
    <w:multiLevelType w:val="hybridMultilevel"/>
    <w:tmpl w:val="BC907AA8"/>
    <w:lvl w:ilvl="0" w:tplc="E0AEED36">
      <w:start w:val="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4"/>
  </w:num>
  <w:num w:numId="3">
    <w:abstractNumId w:val="14"/>
  </w:num>
  <w:num w:numId="4">
    <w:abstractNumId w:val="31"/>
  </w:num>
  <w:num w:numId="5">
    <w:abstractNumId w:val="10"/>
  </w:num>
  <w:num w:numId="6">
    <w:abstractNumId w:val="0"/>
  </w:num>
  <w:num w:numId="7">
    <w:abstractNumId w:val="27"/>
  </w:num>
  <w:num w:numId="8">
    <w:abstractNumId w:val="13"/>
  </w:num>
  <w:num w:numId="9">
    <w:abstractNumId w:val="1"/>
  </w:num>
  <w:num w:numId="10">
    <w:abstractNumId w:val="20"/>
  </w:num>
  <w:num w:numId="11">
    <w:abstractNumId w:val="9"/>
  </w:num>
  <w:num w:numId="12">
    <w:abstractNumId w:val="8"/>
  </w:num>
  <w:num w:numId="13">
    <w:abstractNumId w:val="25"/>
  </w:num>
  <w:num w:numId="14">
    <w:abstractNumId w:val="28"/>
  </w:num>
  <w:num w:numId="15">
    <w:abstractNumId w:val="6"/>
  </w:num>
  <w:num w:numId="16">
    <w:abstractNumId w:val="2"/>
  </w:num>
  <w:num w:numId="17">
    <w:abstractNumId w:val="22"/>
  </w:num>
  <w:num w:numId="18">
    <w:abstractNumId w:val="26"/>
  </w:num>
  <w:num w:numId="19">
    <w:abstractNumId w:val="21"/>
  </w:num>
  <w:num w:numId="20">
    <w:abstractNumId w:val="20"/>
    <w:lvlOverride w:ilvl="0">
      <w:startOverride w:val="1"/>
    </w:lvlOverride>
  </w:num>
  <w:num w:numId="21">
    <w:abstractNumId w:val="29"/>
  </w:num>
  <w:num w:numId="22">
    <w:abstractNumId w:val="7"/>
  </w:num>
  <w:num w:numId="23">
    <w:abstractNumId w:val="11"/>
  </w:num>
  <w:num w:numId="24">
    <w:abstractNumId w:val="30"/>
  </w:num>
  <w:num w:numId="25">
    <w:abstractNumId w:val="19"/>
  </w:num>
  <w:num w:numId="26">
    <w:abstractNumId w:val="15"/>
  </w:num>
  <w:num w:numId="27">
    <w:abstractNumId w:val="3"/>
  </w:num>
  <w:num w:numId="28">
    <w:abstractNumId w:val="5"/>
  </w:num>
  <w:num w:numId="29">
    <w:abstractNumId w:val="12"/>
  </w:num>
  <w:num w:numId="30">
    <w:abstractNumId w:val="17"/>
  </w:num>
  <w:num w:numId="31">
    <w:abstractNumId w:val="23"/>
  </w:num>
  <w:num w:numId="32">
    <w:abstractNumId w:val="18"/>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lt;record-ids&gt;&lt;item&gt;61&lt;/item&gt;&lt;/record-ids&gt;&lt;/item&gt;&lt;/Libraries&gt;"/>
  </w:docVars>
  <w:rsids>
    <w:rsidRoot w:val="009C04BD"/>
    <w:rsid w:val="0000206E"/>
    <w:rsid w:val="00002081"/>
    <w:rsid w:val="000236F1"/>
    <w:rsid w:val="000239FE"/>
    <w:rsid w:val="00035084"/>
    <w:rsid w:val="00043ED8"/>
    <w:rsid w:val="000451BC"/>
    <w:rsid w:val="000454E1"/>
    <w:rsid w:val="000573E6"/>
    <w:rsid w:val="00061E72"/>
    <w:rsid w:val="00062564"/>
    <w:rsid w:val="0007164F"/>
    <w:rsid w:val="000801FB"/>
    <w:rsid w:val="00085EFE"/>
    <w:rsid w:val="000A674F"/>
    <w:rsid w:val="000B0C3B"/>
    <w:rsid w:val="000B1FA1"/>
    <w:rsid w:val="000B5524"/>
    <w:rsid w:val="000C2826"/>
    <w:rsid w:val="000F0BB3"/>
    <w:rsid w:val="00101FCF"/>
    <w:rsid w:val="00111778"/>
    <w:rsid w:val="0011365D"/>
    <w:rsid w:val="001153ED"/>
    <w:rsid w:val="001226B0"/>
    <w:rsid w:val="00142B9C"/>
    <w:rsid w:val="00163E04"/>
    <w:rsid w:val="0016653B"/>
    <w:rsid w:val="0017043C"/>
    <w:rsid w:val="0018779D"/>
    <w:rsid w:val="001B197D"/>
    <w:rsid w:val="001B53C3"/>
    <w:rsid w:val="001B56A7"/>
    <w:rsid w:val="001B638F"/>
    <w:rsid w:val="001C096C"/>
    <w:rsid w:val="001C09BB"/>
    <w:rsid w:val="001E09EF"/>
    <w:rsid w:val="001E647B"/>
    <w:rsid w:val="001F328F"/>
    <w:rsid w:val="001F344E"/>
    <w:rsid w:val="001F7BD7"/>
    <w:rsid w:val="00213ADF"/>
    <w:rsid w:val="002229AF"/>
    <w:rsid w:val="0024561E"/>
    <w:rsid w:val="002532A3"/>
    <w:rsid w:val="00271307"/>
    <w:rsid w:val="00281C28"/>
    <w:rsid w:val="00296449"/>
    <w:rsid w:val="002D1AC1"/>
    <w:rsid w:val="002D6E0A"/>
    <w:rsid w:val="002E0DEC"/>
    <w:rsid w:val="002E0F1F"/>
    <w:rsid w:val="002E1AAA"/>
    <w:rsid w:val="002E6847"/>
    <w:rsid w:val="002F29D9"/>
    <w:rsid w:val="002F7244"/>
    <w:rsid w:val="00322FC7"/>
    <w:rsid w:val="0035640E"/>
    <w:rsid w:val="00356B10"/>
    <w:rsid w:val="00365702"/>
    <w:rsid w:val="003756E8"/>
    <w:rsid w:val="003876E0"/>
    <w:rsid w:val="00390C97"/>
    <w:rsid w:val="003967DE"/>
    <w:rsid w:val="003A289F"/>
    <w:rsid w:val="003A4148"/>
    <w:rsid w:val="003B79B3"/>
    <w:rsid w:val="003C0D72"/>
    <w:rsid w:val="003E13C3"/>
    <w:rsid w:val="003E57DF"/>
    <w:rsid w:val="003E59F3"/>
    <w:rsid w:val="003F0332"/>
    <w:rsid w:val="003F10C1"/>
    <w:rsid w:val="003F44BF"/>
    <w:rsid w:val="003F48A5"/>
    <w:rsid w:val="003F4A9D"/>
    <w:rsid w:val="003F6D0C"/>
    <w:rsid w:val="00405F5B"/>
    <w:rsid w:val="00407D4C"/>
    <w:rsid w:val="00410A68"/>
    <w:rsid w:val="004129D0"/>
    <w:rsid w:val="004158E3"/>
    <w:rsid w:val="00425260"/>
    <w:rsid w:val="004272ED"/>
    <w:rsid w:val="00427472"/>
    <w:rsid w:val="00427EB9"/>
    <w:rsid w:val="00460A0B"/>
    <w:rsid w:val="00460B10"/>
    <w:rsid w:val="00462A56"/>
    <w:rsid w:val="0046310B"/>
    <w:rsid w:val="00466C8D"/>
    <w:rsid w:val="00467FA7"/>
    <w:rsid w:val="00482516"/>
    <w:rsid w:val="00484D3F"/>
    <w:rsid w:val="004903F5"/>
    <w:rsid w:val="00491039"/>
    <w:rsid w:val="00494854"/>
    <w:rsid w:val="00496181"/>
    <w:rsid w:val="004D06C8"/>
    <w:rsid w:val="004D2ACB"/>
    <w:rsid w:val="004D2BB1"/>
    <w:rsid w:val="004D7CD8"/>
    <w:rsid w:val="004E2CBF"/>
    <w:rsid w:val="004E4728"/>
    <w:rsid w:val="004F0960"/>
    <w:rsid w:val="004F7720"/>
    <w:rsid w:val="005021E6"/>
    <w:rsid w:val="00504BD1"/>
    <w:rsid w:val="00514076"/>
    <w:rsid w:val="00543433"/>
    <w:rsid w:val="0054353D"/>
    <w:rsid w:val="00553753"/>
    <w:rsid w:val="00556ABB"/>
    <w:rsid w:val="0055732F"/>
    <w:rsid w:val="0056242D"/>
    <w:rsid w:val="00562902"/>
    <w:rsid w:val="005665DB"/>
    <w:rsid w:val="00567F37"/>
    <w:rsid w:val="00580F9F"/>
    <w:rsid w:val="005902AE"/>
    <w:rsid w:val="00597409"/>
    <w:rsid w:val="005A042A"/>
    <w:rsid w:val="005A1B0B"/>
    <w:rsid w:val="005A5198"/>
    <w:rsid w:val="005B3F51"/>
    <w:rsid w:val="005C0426"/>
    <w:rsid w:val="005C071F"/>
    <w:rsid w:val="005C0A93"/>
    <w:rsid w:val="005C63DF"/>
    <w:rsid w:val="005C6F85"/>
    <w:rsid w:val="005C7683"/>
    <w:rsid w:val="005D41D2"/>
    <w:rsid w:val="005D54BF"/>
    <w:rsid w:val="005E20F7"/>
    <w:rsid w:val="005E21CF"/>
    <w:rsid w:val="005E735B"/>
    <w:rsid w:val="005E7DA4"/>
    <w:rsid w:val="00600EC9"/>
    <w:rsid w:val="006057A4"/>
    <w:rsid w:val="00605889"/>
    <w:rsid w:val="00610E40"/>
    <w:rsid w:val="00611967"/>
    <w:rsid w:val="00617E62"/>
    <w:rsid w:val="00625AFE"/>
    <w:rsid w:val="00626347"/>
    <w:rsid w:val="00631D1E"/>
    <w:rsid w:val="00641813"/>
    <w:rsid w:val="00642BCD"/>
    <w:rsid w:val="0064773A"/>
    <w:rsid w:val="00664028"/>
    <w:rsid w:val="00675AD1"/>
    <w:rsid w:val="006773A1"/>
    <w:rsid w:val="0068102E"/>
    <w:rsid w:val="006A6E70"/>
    <w:rsid w:val="006B4CA3"/>
    <w:rsid w:val="006B52EB"/>
    <w:rsid w:val="006C22A5"/>
    <w:rsid w:val="006F0667"/>
    <w:rsid w:val="00703871"/>
    <w:rsid w:val="0070395C"/>
    <w:rsid w:val="00706C98"/>
    <w:rsid w:val="00710B95"/>
    <w:rsid w:val="00714DEA"/>
    <w:rsid w:val="00716F99"/>
    <w:rsid w:val="00717592"/>
    <w:rsid w:val="007232B4"/>
    <w:rsid w:val="00727390"/>
    <w:rsid w:val="00734FC8"/>
    <w:rsid w:val="007356C7"/>
    <w:rsid w:val="007367B9"/>
    <w:rsid w:val="00745B5A"/>
    <w:rsid w:val="007625E8"/>
    <w:rsid w:val="00765C76"/>
    <w:rsid w:val="00773FB3"/>
    <w:rsid w:val="00775933"/>
    <w:rsid w:val="007763EC"/>
    <w:rsid w:val="00777023"/>
    <w:rsid w:val="007779B9"/>
    <w:rsid w:val="00787367"/>
    <w:rsid w:val="007919B9"/>
    <w:rsid w:val="00792757"/>
    <w:rsid w:val="007956E5"/>
    <w:rsid w:val="007A23FE"/>
    <w:rsid w:val="007A6A69"/>
    <w:rsid w:val="007B0A6C"/>
    <w:rsid w:val="007B1302"/>
    <w:rsid w:val="007B3AB4"/>
    <w:rsid w:val="007D23BE"/>
    <w:rsid w:val="007D5AC9"/>
    <w:rsid w:val="007E10F0"/>
    <w:rsid w:val="007F2443"/>
    <w:rsid w:val="007F478B"/>
    <w:rsid w:val="0082367E"/>
    <w:rsid w:val="00834163"/>
    <w:rsid w:val="008379C2"/>
    <w:rsid w:val="008426DA"/>
    <w:rsid w:val="008506CA"/>
    <w:rsid w:val="008556CD"/>
    <w:rsid w:val="00856535"/>
    <w:rsid w:val="00866CC3"/>
    <w:rsid w:val="008733B6"/>
    <w:rsid w:val="00892C6D"/>
    <w:rsid w:val="008958A6"/>
    <w:rsid w:val="008970C0"/>
    <w:rsid w:val="008A2448"/>
    <w:rsid w:val="008A67A4"/>
    <w:rsid w:val="008B0834"/>
    <w:rsid w:val="008B2DBD"/>
    <w:rsid w:val="008B5EE1"/>
    <w:rsid w:val="008C027E"/>
    <w:rsid w:val="008D07B6"/>
    <w:rsid w:val="008F1F23"/>
    <w:rsid w:val="0090176D"/>
    <w:rsid w:val="0090432C"/>
    <w:rsid w:val="009071A2"/>
    <w:rsid w:val="00913B6F"/>
    <w:rsid w:val="00945D34"/>
    <w:rsid w:val="0094690C"/>
    <w:rsid w:val="009552C2"/>
    <w:rsid w:val="00962365"/>
    <w:rsid w:val="0096345C"/>
    <w:rsid w:val="0096706E"/>
    <w:rsid w:val="0097504A"/>
    <w:rsid w:val="00977CE3"/>
    <w:rsid w:val="009865BF"/>
    <w:rsid w:val="00990C59"/>
    <w:rsid w:val="00991A76"/>
    <w:rsid w:val="009974D2"/>
    <w:rsid w:val="009A747D"/>
    <w:rsid w:val="009C04BD"/>
    <w:rsid w:val="009C4CF0"/>
    <w:rsid w:val="009C6792"/>
    <w:rsid w:val="009D4D0E"/>
    <w:rsid w:val="009D54C5"/>
    <w:rsid w:val="009E0C54"/>
    <w:rsid w:val="009E0E78"/>
    <w:rsid w:val="009F20CC"/>
    <w:rsid w:val="009F3CE2"/>
    <w:rsid w:val="009F5094"/>
    <w:rsid w:val="00A05AC2"/>
    <w:rsid w:val="00A214CC"/>
    <w:rsid w:val="00A25470"/>
    <w:rsid w:val="00A25CAF"/>
    <w:rsid w:val="00A25CE8"/>
    <w:rsid w:val="00A61196"/>
    <w:rsid w:val="00A71621"/>
    <w:rsid w:val="00A82C4B"/>
    <w:rsid w:val="00A84ABA"/>
    <w:rsid w:val="00A92C23"/>
    <w:rsid w:val="00A9314F"/>
    <w:rsid w:val="00A968FD"/>
    <w:rsid w:val="00AB6D1B"/>
    <w:rsid w:val="00AB78D2"/>
    <w:rsid w:val="00AC28F8"/>
    <w:rsid w:val="00AC5BF1"/>
    <w:rsid w:val="00AF37D4"/>
    <w:rsid w:val="00AF5F64"/>
    <w:rsid w:val="00B013B6"/>
    <w:rsid w:val="00B102D8"/>
    <w:rsid w:val="00B25818"/>
    <w:rsid w:val="00B26BD7"/>
    <w:rsid w:val="00B34C6C"/>
    <w:rsid w:val="00B35A4E"/>
    <w:rsid w:val="00B448C5"/>
    <w:rsid w:val="00B44CA0"/>
    <w:rsid w:val="00B461A6"/>
    <w:rsid w:val="00B4791E"/>
    <w:rsid w:val="00B646CD"/>
    <w:rsid w:val="00B7277F"/>
    <w:rsid w:val="00B7294A"/>
    <w:rsid w:val="00B73256"/>
    <w:rsid w:val="00B8554D"/>
    <w:rsid w:val="00B955F9"/>
    <w:rsid w:val="00B9646F"/>
    <w:rsid w:val="00BB56BA"/>
    <w:rsid w:val="00BC0351"/>
    <w:rsid w:val="00BC0641"/>
    <w:rsid w:val="00BC4B1B"/>
    <w:rsid w:val="00BD2A39"/>
    <w:rsid w:val="00BE1AFA"/>
    <w:rsid w:val="00BE4A36"/>
    <w:rsid w:val="00BF2C7C"/>
    <w:rsid w:val="00BF597C"/>
    <w:rsid w:val="00C01D27"/>
    <w:rsid w:val="00C11F01"/>
    <w:rsid w:val="00C229DB"/>
    <w:rsid w:val="00C42DC0"/>
    <w:rsid w:val="00C50235"/>
    <w:rsid w:val="00C52DA1"/>
    <w:rsid w:val="00C65A48"/>
    <w:rsid w:val="00C66DEF"/>
    <w:rsid w:val="00C83A6A"/>
    <w:rsid w:val="00C91A62"/>
    <w:rsid w:val="00CA46CD"/>
    <w:rsid w:val="00CC3C3F"/>
    <w:rsid w:val="00CD240D"/>
    <w:rsid w:val="00CD3231"/>
    <w:rsid w:val="00CE68F8"/>
    <w:rsid w:val="00D038E6"/>
    <w:rsid w:val="00D03BDC"/>
    <w:rsid w:val="00D04775"/>
    <w:rsid w:val="00D04E4E"/>
    <w:rsid w:val="00D11CE5"/>
    <w:rsid w:val="00D1223C"/>
    <w:rsid w:val="00D15D6E"/>
    <w:rsid w:val="00D259E7"/>
    <w:rsid w:val="00D321A8"/>
    <w:rsid w:val="00D35994"/>
    <w:rsid w:val="00D46A40"/>
    <w:rsid w:val="00D46B63"/>
    <w:rsid w:val="00D57BB1"/>
    <w:rsid w:val="00D61BED"/>
    <w:rsid w:val="00D63756"/>
    <w:rsid w:val="00D659EF"/>
    <w:rsid w:val="00D66126"/>
    <w:rsid w:val="00D713E5"/>
    <w:rsid w:val="00D74C83"/>
    <w:rsid w:val="00D75E6F"/>
    <w:rsid w:val="00D81746"/>
    <w:rsid w:val="00D83F88"/>
    <w:rsid w:val="00D841C4"/>
    <w:rsid w:val="00DA24CD"/>
    <w:rsid w:val="00DB6371"/>
    <w:rsid w:val="00DB6ECE"/>
    <w:rsid w:val="00DB7CE6"/>
    <w:rsid w:val="00DC0EC9"/>
    <w:rsid w:val="00DC7388"/>
    <w:rsid w:val="00DD4B9D"/>
    <w:rsid w:val="00DE36F2"/>
    <w:rsid w:val="00DF52A1"/>
    <w:rsid w:val="00DF5502"/>
    <w:rsid w:val="00E0782D"/>
    <w:rsid w:val="00E111FC"/>
    <w:rsid w:val="00E14995"/>
    <w:rsid w:val="00E34D92"/>
    <w:rsid w:val="00E3691B"/>
    <w:rsid w:val="00E440B9"/>
    <w:rsid w:val="00E61501"/>
    <w:rsid w:val="00E619F1"/>
    <w:rsid w:val="00E73160"/>
    <w:rsid w:val="00E739AA"/>
    <w:rsid w:val="00E80E63"/>
    <w:rsid w:val="00E8100B"/>
    <w:rsid w:val="00E819A5"/>
    <w:rsid w:val="00E83475"/>
    <w:rsid w:val="00E92033"/>
    <w:rsid w:val="00EA1D40"/>
    <w:rsid w:val="00EA49C0"/>
    <w:rsid w:val="00EB6C4E"/>
    <w:rsid w:val="00ED1EB0"/>
    <w:rsid w:val="00EE0D9C"/>
    <w:rsid w:val="00EE172D"/>
    <w:rsid w:val="00EE4FC9"/>
    <w:rsid w:val="00EE6C25"/>
    <w:rsid w:val="00EF7BAD"/>
    <w:rsid w:val="00F02E16"/>
    <w:rsid w:val="00F05003"/>
    <w:rsid w:val="00F11B66"/>
    <w:rsid w:val="00F243F4"/>
    <w:rsid w:val="00F24FE3"/>
    <w:rsid w:val="00F352E9"/>
    <w:rsid w:val="00F4456F"/>
    <w:rsid w:val="00F45788"/>
    <w:rsid w:val="00F46A09"/>
    <w:rsid w:val="00F5348A"/>
    <w:rsid w:val="00F733A3"/>
    <w:rsid w:val="00F850F6"/>
    <w:rsid w:val="00F92445"/>
    <w:rsid w:val="00FA60CB"/>
    <w:rsid w:val="00FC114D"/>
    <w:rsid w:val="00FC7705"/>
    <w:rsid w:val="00FF13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rPr>
  </w:style>
  <w:style w:type="paragraph" w:customStyle="1" w:styleId="EndNoteBibliography">
    <w:name w:val="EndNote Bibliography"/>
    <w:basedOn w:val="Normal"/>
    <w:rsid w:val="0035640E"/>
    <w:pPr>
      <w:spacing w:line="240" w:lineRule="auto"/>
    </w:pPr>
    <w:rPr>
      <w:rFonts w:ascii="Calibri" w:hAnsi="Calibri"/>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ourceforge.net/projects/freepascal/files/Win32/3.0.4" TargetMode="External"/><Relationship Id="rId18" Type="http://schemas.openxmlformats.org/officeDocument/2006/relationships/hyperlink" Target="http://tdm-gcc.tdragon.net" TargetMode="External"/><Relationship Id="rId26" Type="http://schemas.openxmlformats.org/officeDocument/2006/relationships/hyperlink" Target="https://urldefense.proofpoint.com/v2/url?u=https-3A__github.com_NREL_OpenDSSDirect.py_&amp;d=DwMGaQ&amp;c=YFYuafCCopBdR2aI1UDiwKbQTSrP7gdpddSkt1TYoDc&amp;r=dL7HKtkmKadd2sirF916fQ&amp;m=qQcQH5QMEwNBB85vO8Tp_cLUfRZGWnTjW0jY4Hu78ik&amp;s=aJIvErKkbESgWPX9k0_AqGjYibeOgB48E7zVlb4Pa2A&amp;e=" TargetMode="External"/><Relationship Id="rId3" Type="http://schemas.openxmlformats.org/officeDocument/2006/relationships/styles" Target="styles.xml"/><Relationship Id="rId21" Type="http://schemas.openxmlformats.org/officeDocument/2006/relationships/hyperlink" Target="https://www.sourcetreeapp.com/" TargetMode="External"/><Relationship Id="rId7" Type="http://schemas.openxmlformats.org/officeDocument/2006/relationships/endnotes" Target="endnotes.xml"/><Relationship Id="rId12" Type="http://schemas.openxmlformats.org/officeDocument/2006/relationships/hyperlink" Target="https://tesp.readthedocs.io/en/latest/Building_TESP.html" TargetMode="External"/><Relationship Id="rId17" Type="http://schemas.openxmlformats.org/officeDocument/2006/relationships/hyperlink" Target="http://wiki.freepascal.org/Installing_Lazarus_on_MacOS_X" TargetMode="External"/><Relationship Id="rId25" Type="http://schemas.openxmlformats.org/officeDocument/2006/relationships/hyperlink" Target="https://urldefense.proofpoint.com/v2/url?u=https-3A__github.com_Muxelmann_OpenDSSDirect.make&amp;d=DwMGaQ&amp;c=YFYuafCCopBdR2aI1UDiwKbQTSrP7gdpddSkt1TYoDc&amp;r=dL7HKtkmKadd2sirF916fQ&amp;m=qQcQH5QMEwNBB85vO8Tp_cLUfRZGWnTjW0jY4Hu78ik&amp;s=eYRDXbob3jZKN9FicljUs6TT5Ig5Xvu7GDumgG2exGY&amp;e="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lazarus-ide.org/" TargetMode="External"/><Relationship Id="rId20" Type="http://schemas.openxmlformats.org/officeDocument/2006/relationships/hyperlink" Target="https://tortoisesvn.net/" TargetMode="External"/><Relationship Id="rId29"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ourceforge.net/projects/electricdss/" TargetMode="External"/><Relationship Id="rId24" Type="http://schemas.openxmlformats.org/officeDocument/2006/relationships/hyperlink" Target="https://sourceforge.net/p/electricdss/code/HEAD/tree/trunk/Parallel_Version/"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pnnl/tesp/blob/master/install/Windows/MinGWredist.zip" TargetMode="External"/><Relationship Id="rId23" Type="http://schemas.openxmlformats.org/officeDocument/2006/relationships/hyperlink" Target="https://cmake.org/" TargetMode="External"/><Relationship Id="rId28" Type="http://schemas.openxmlformats.org/officeDocument/2006/relationships/image" Target="media/image1.png"/><Relationship Id="rId10" Type="http://schemas.openxmlformats.org/officeDocument/2006/relationships/hyperlink" Target="https://sourceforge.net/projects/klusolve/" TargetMode="External"/><Relationship Id="rId19" Type="http://schemas.openxmlformats.org/officeDocument/2006/relationships/hyperlink" Target="http://www.mingw.org/wiki/msys"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pnnl/linenoise-ng.git" TargetMode="External"/><Relationship Id="rId14" Type="http://schemas.openxmlformats.org/officeDocument/2006/relationships/hyperlink" Target="https://sourceforge.net/projects/freepascal/files/Mac%20OS%20X/3.0.4/" TargetMode="External"/><Relationship Id="rId22" Type="http://schemas.openxmlformats.org/officeDocument/2006/relationships/hyperlink" Target="https://git-scm.com/downloads" TargetMode="External"/><Relationship Id="rId27" Type="http://schemas.openxmlformats.org/officeDocument/2006/relationships/hyperlink" Target="https://urldefense.proofpoint.com/v2/url?u=https-3A__github.com_tshort_OpenDSSDirect.jl&amp;d=DwMGaQ&amp;c=YFYuafCCopBdR2aI1UDiwKbQTSrP7gdpddSkt1TYoDc&amp;r=dL7HKtkmKadd2sirF916fQ&amp;m=qQcQH5QMEwNBB85vO8Tp_cLUfRZGWnTjW0jY4Hu78ik&amp;s=Bk8MtimWLCZ-dny4Gxq8kLPLjDPQzU12Ud2h3vVDARA&amp;e=" TargetMode="External"/><Relationship Id="rId30" Type="http://schemas.openxmlformats.org/officeDocument/2006/relationships/header" Target="header1.xml"/><Relationship Id="rId8" Type="http://schemas.openxmlformats.org/officeDocument/2006/relationships/hyperlink" Target="http://wiki.freepascal.org/Lazarus_Documenta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6804ED-9397-F14A-88AE-331731A6D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8</Pages>
  <Words>3204</Words>
  <Characters>18265</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55</cp:revision>
  <cp:lastPrinted>2018-04-09T01:52:00Z</cp:lastPrinted>
  <dcterms:created xsi:type="dcterms:W3CDTF">2018-04-09T01:52:00Z</dcterms:created>
  <dcterms:modified xsi:type="dcterms:W3CDTF">2019-11-12T23:50:00Z</dcterms:modified>
</cp:coreProperties>
</file>